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756FA9">
          <w:pPr>
            <w:pStyle w:val="Verzeichnis2"/>
            <w:tabs>
              <w:tab w:val="left" w:pos="880"/>
              <w:tab w:val="right" w:leader="dot" w:pos="9062"/>
            </w:tabs>
            <w:rPr>
              <w:noProof/>
            </w:rPr>
          </w:pPr>
          <w:hyperlink w:anchor="_Toc520800630" w:history="1">
            <w:r w:rsidR="00B4251B" w:rsidRPr="00D61530">
              <w:rPr>
                <w:rStyle w:val="Hyperlink"/>
                <w:noProof/>
              </w:rPr>
              <w:t>1.1</w:t>
            </w:r>
            <w:r w:rsidR="00B4251B">
              <w:rPr>
                <w:noProof/>
              </w:rPr>
              <w:tab/>
            </w:r>
            <w:r w:rsidR="00B4251B" w:rsidRPr="00D61530">
              <w:rPr>
                <w:rStyle w:val="Hyperlink"/>
                <w:noProof/>
              </w:rPr>
              <w:t>Was ist Kaggle</w:t>
            </w:r>
            <w:r w:rsidR="00B4251B">
              <w:rPr>
                <w:noProof/>
                <w:webHidden/>
              </w:rPr>
              <w:tab/>
            </w:r>
            <w:r w:rsidR="00B4251B">
              <w:rPr>
                <w:noProof/>
                <w:webHidden/>
              </w:rPr>
              <w:fldChar w:fldCharType="begin"/>
            </w:r>
            <w:r w:rsidR="00B4251B">
              <w:rPr>
                <w:noProof/>
                <w:webHidden/>
              </w:rPr>
              <w:instrText xml:space="preserve"> PAGEREF _Toc520800630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1" w:history="1">
            <w:r w:rsidR="00B4251B" w:rsidRPr="00D61530">
              <w:rPr>
                <w:rStyle w:val="Hyperlink"/>
                <w:noProof/>
              </w:rPr>
              <w:t>1.2</w:t>
            </w:r>
            <w:r w:rsidR="00B4251B">
              <w:rPr>
                <w:noProof/>
              </w:rPr>
              <w:tab/>
            </w:r>
            <w:r w:rsidR="00B4251B" w:rsidRPr="00D61530">
              <w:rPr>
                <w:rStyle w:val="Hyperlink"/>
                <w:noProof/>
              </w:rPr>
              <w:t>Was ist die Winton Stock Market Challenge</w:t>
            </w:r>
            <w:r w:rsidR="00B4251B">
              <w:rPr>
                <w:noProof/>
                <w:webHidden/>
              </w:rPr>
              <w:tab/>
            </w:r>
            <w:r w:rsidR="00B4251B">
              <w:rPr>
                <w:noProof/>
                <w:webHidden/>
              </w:rPr>
              <w:fldChar w:fldCharType="begin"/>
            </w:r>
            <w:r w:rsidR="00B4251B">
              <w:rPr>
                <w:noProof/>
                <w:webHidden/>
              </w:rPr>
              <w:instrText xml:space="preserve"> PAGEREF _Toc520800631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2" w:history="1">
            <w:r w:rsidR="00B4251B" w:rsidRPr="00D61530">
              <w:rPr>
                <w:rStyle w:val="Hyperlink"/>
                <w:noProof/>
              </w:rPr>
              <w:t>1.3</w:t>
            </w:r>
            <w:r w:rsidR="00B4251B">
              <w:rPr>
                <w:noProof/>
              </w:rPr>
              <w:tab/>
            </w:r>
            <w:r w:rsidR="00B4251B" w:rsidRPr="00D61530">
              <w:rPr>
                <w:rStyle w:val="Hyperlink"/>
                <w:noProof/>
              </w:rPr>
              <w:t>Was ist die Forschungslücke</w:t>
            </w:r>
            <w:r w:rsidR="00B4251B">
              <w:rPr>
                <w:noProof/>
                <w:webHidden/>
              </w:rPr>
              <w:tab/>
            </w:r>
            <w:r w:rsidR="00B4251B">
              <w:rPr>
                <w:noProof/>
                <w:webHidden/>
              </w:rPr>
              <w:fldChar w:fldCharType="begin"/>
            </w:r>
            <w:r w:rsidR="00B4251B">
              <w:rPr>
                <w:noProof/>
                <w:webHidden/>
              </w:rPr>
              <w:instrText xml:space="preserve"> PAGEREF _Toc520800632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1"/>
            <w:tabs>
              <w:tab w:val="left" w:pos="440"/>
              <w:tab w:val="right" w:leader="dot" w:pos="9062"/>
            </w:tabs>
            <w:rPr>
              <w:noProof/>
            </w:rPr>
          </w:pPr>
          <w:hyperlink w:anchor="_Toc520800633" w:history="1">
            <w:r w:rsidR="00B4251B" w:rsidRPr="00D61530">
              <w:rPr>
                <w:rStyle w:val="Hyperlink"/>
                <w:noProof/>
              </w:rPr>
              <w:t>2</w:t>
            </w:r>
            <w:r w:rsidR="00B4251B">
              <w:rPr>
                <w:noProof/>
              </w:rPr>
              <w:tab/>
            </w:r>
            <w:r w:rsidR="00B4251B" w:rsidRPr="00D61530">
              <w:rPr>
                <w:rStyle w:val="Hyperlink"/>
                <w:noProof/>
              </w:rPr>
              <w:t>Daten</w:t>
            </w:r>
            <w:r w:rsidR="00B4251B">
              <w:rPr>
                <w:noProof/>
                <w:webHidden/>
              </w:rPr>
              <w:tab/>
            </w:r>
            <w:r w:rsidR="00B4251B">
              <w:rPr>
                <w:noProof/>
                <w:webHidden/>
              </w:rPr>
              <w:fldChar w:fldCharType="begin"/>
            </w:r>
            <w:r w:rsidR="00B4251B">
              <w:rPr>
                <w:noProof/>
                <w:webHidden/>
              </w:rPr>
              <w:instrText xml:space="preserve"> PAGEREF _Toc520800633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4" w:history="1">
            <w:r w:rsidR="00B4251B" w:rsidRPr="00D61530">
              <w:rPr>
                <w:rStyle w:val="Hyperlink"/>
                <w:noProof/>
              </w:rPr>
              <w:t>2.1</w:t>
            </w:r>
            <w:r w:rsidR="00B4251B">
              <w:rPr>
                <w:noProof/>
              </w:rPr>
              <w:tab/>
            </w:r>
            <w:r w:rsidR="00B4251B" w:rsidRPr="00D61530">
              <w:rPr>
                <w:rStyle w:val="Hyperlink"/>
                <w:noProof/>
              </w:rPr>
              <w:t>Daten erklären</w:t>
            </w:r>
            <w:r w:rsidR="00B4251B">
              <w:rPr>
                <w:noProof/>
                <w:webHidden/>
              </w:rPr>
              <w:tab/>
            </w:r>
            <w:r w:rsidR="00B4251B">
              <w:rPr>
                <w:noProof/>
                <w:webHidden/>
              </w:rPr>
              <w:fldChar w:fldCharType="begin"/>
            </w:r>
            <w:r w:rsidR="00B4251B">
              <w:rPr>
                <w:noProof/>
                <w:webHidden/>
              </w:rPr>
              <w:instrText xml:space="preserve"> PAGEREF _Toc520800634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5" w:history="1">
            <w:r w:rsidR="00B4251B" w:rsidRPr="00D61530">
              <w:rPr>
                <w:rStyle w:val="Hyperlink"/>
                <w:noProof/>
              </w:rPr>
              <w:t>2.2</w:t>
            </w:r>
            <w:r w:rsidR="00B4251B">
              <w:rPr>
                <w:noProof/>
              </w:rPr>
              <w:tab/>
            </w:r>
            <w:r w:rsidR="00B4251B" w:rsidRPr="00D61530">
              <w:rPr>
                <w:rStyle w:val="Hyperlink"/>
                <w:noProof/>
              </w:rPr>
              <w:t>EDA/Descriptive Statistik</w:t>
            </w:r>
            <w:r w:rsidR="00B4251B">
              <w:rPr>
                <w:noProof/>
                <w:webHidden/>
              </w:rPr>
              <w:tab/>
            </w:r>
            <w:r w:rsidR="00B4251B">
              <w:rPr>
                <w:noProof/>
                <w:webHidden/>
              </w:rPr>
              <w:fldChar w:fldCharType="begin"/>
            </w:r>
            <w:r w:rsidR="00B4251B">
              <w:rPr>
                <w:noProof/>
                <w:webHidden/>
              </w:rPr>
              <w:instrText xml:space="preserve"> PAGEREF _Toc520800635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6" w:history="1">
            <w:r w:rsidR="00B4251B" w:rsidRPr="00D61530">
              <w:rPr>
                <w:rStyle w:val="Hyperlink"/>
                <w:noProof/>
              </w:rPr>
              <w:t>2.3</w:t>
            </w:r>
            <w:r w:rsidR="00B4251B">
              <w:rPr>
                <w:noProof/>
              </w:rPr>
              <w:tab/>
            </w:r>
            <w:r w:rsidR="00B4251B" w:rsidRPr="00D61530">
              <w:rPr>
                <w:rStyle w:val="Hyperlink"/>
                <w:noProof/>
              </w:rPr>
              <w:t>Einfluss Variablen und und Core Features 5 und 7</w:t>
            </w:r>
            <w:r w:rsidR="00B4251B">
              <w:rPr>
                <w:noProof/>
                <w:webHidden/>
              </w:rPr>
              <w:tab/>
            </w:r>
            <w:r w:rsidR="00B4251B">
              <w:rPr>
                <w:noProof/>
                <w:webHidden/>
              </w:rPr>
              <w:fldChar w:fldCharType="begin"/>
            </w:r>
            <w:r w:rsidR="00B4251B">
              <w:rPr>
                <w:noProof/>
                <w:webHidden/>
              </w:rPr>
              <w:instrText xml:space="preserve"> PAGEREF _Toc520800636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7" w:history="1">
            <w:r w:rsidR="00B4251B" w:rsidRPr="00D61530">
              <w:rPr>
                <w:rStyle w:val="Hyperlink"/>
                <w:noProof/>
              </w:rPr>
              <w:t>2.4</w:t>
            </w:r>
            <w:r w:rsidR="00B4251B">
              <w:rPr>
                <w:noProof/>
              </w:rPr>
              <w:tab/>
            </w:r>
            <w:r w:rsidR="00B4251B" w:rsidRPr="00D61530">
              <w:rPr>
                <w:rStyle w:val="Hyperlink"/>
                <w:noProof/>
              </w:rPr>
              <w:t>Zielvariablen</w:t>
            </w:r>
            <w:r w:rsidR="00B4251B">
              <w:rPr>
                <w:noProof/>
                <w:webHidden/>
              </w:rPr>
              <w:tab/>
            </w:r>
            <w:r w:rsidR="00B4251B">
              <w:rPr>
                <w:noProof/>
                <w:webHidden/>
              </w:rPr>
              <w:fldChar w:fldCharType="begin"/>
            </w:r>
            <w:r w:rsidR="00B4251B">
              <w:rPr>
                <w:noProof/>
                <w:webHidden/>
              </w:rPr>
              <w:instrText xml:space="preserve"> PAGEREF _Toc520800637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1"/>
            <w:tabs>
              <w:tab w:val="left" w:pos="440"/>
              <w:tab w:val="right" w:leader="dot" w:pos="9062"/>
            </w:tabs>
            <w:rPr>
              <w:noProof/>
            </w:rPr>
          </w:pPr>
          <w:hyperlink w:anchor="_Toc520800638" w:history="1">
            <w:r w:rsidR="00B4251B" w:rsidRPr="00D61530">
              <w:rPr>
                <w:rStyle w:val="Hyperlink"/>
                <w:noProof/>
              </w:rPr>
              <w:t>3</w:t>
            </w:r>
            <w:r w:rsidR="00B4251B">
              <w:rPr>
                <w:noProof/>
              </w:rPr>
              <w:tab/>
            </w:r>
            <w:r w:rsidR="00B4251B" w:rsidRPr="00D61530">
              <w:rPr>
                <w:rStyle w:val="Hyperlink"/>
                <w:noProof/>
              </w:rPr>
              <w:t>Methodik</w:t>
            </w:r>
            <w:r w:rsidR="00B4251B">
              <w:rPr>
                <w:noProof/>
                <w:webHidden/>
              </w:rPr>
              <w:tab/>
            </w:r>
            <w:r w:rsidR="00B4251B">
              <w:rPr>
                <w:noProof/>
                <w:webHidden/>
              </w:rPr>
              <w:fldChar w:fldCharType="begin"/>
            </w:r>
            <w:r w:rsidR="00B4251B">
              <w:rPr>
                <w:noProof/>
                <w:webHidden/>
              </w:rPr>
              <w:instrText xml:space="preserve"> PAGEREF _Toc520800638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39" w:history="1">
            <w:r w:rsidR="00B4251B" w:rsidRPr="00D61530">
              <w:rPr>
                <w:rStyle w:val="Hyperlink"/>
                <w:noProof/>
              </w:rPr>
              <w:t>3.1</w:t>
            </w:r>
            <w:r w:rsidR="00B4251B">
              <w:rPr>
                <w:noProof/>
              </w:rPr>
              <w:tab/>
            </w:r>
            <w:r w:rsidR="00B4251B" w:rsidRPr="00D61530">
              <w:rPr>
                <w:rStyle w:val="Hyperlink"/>
                <w:noProof/>
              </w:rPr>
              <w:t>Aufbereiten der Daten</w:t>
            </w:r>
            <w:r w:rsidR="00B4251B">
              <w:rPr>
                <w:noProof/>
                <w:webHidden/>
              </w:rPr>
              <w:tab/>
            </w:r>
            <w:r w:rsidR="00B4251B">
              <w:rPr>
                <w:noProof/>
                <w:webHidden/>
              </w:rPr>
              <w:fldChar w:fldCharType="begin"/>
            </w:r>
            <w:r w:rsidR="00B4251B">
              <w:rPr>
                <w:noProof/>
                <w:webHidden/>
              </w:rPr>
              <w:instrText xml:space="preserve"> PAGEREF _Toc520800639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0" w:history="1">
            <w:r w:rsidR="00B4251B" w:rsidRPr="00D61530">
              <w:rPr>
                <w:rStyle w:val="Hyperlink"/>
                <w:noProof/>
              </w:rPr>
              <w:t>3.2</w:t>
            </w:r>
            <w:r w:rsidR="00B4251B">
              <w:rPr>
                <w:noProof/>
              </w:rPr>
              <w:tab/>
            </w:r>
            <w:r w:rsidR="00B4251B" w:rsidRPr="00D61530">
              <w:rPr>
                <w:rStyle w:val="Hyperlink"/>
                <w:noProof/>
              </w:rPr>
              <w:t>Benchmarks/ZeroBenchmark</w:t>
            </w:r>
            <w:r w:rsidR="00B4251B">
              <w:rPr>
                <w:noProof/>
                <w:webHidden/>
              </w:rPr>
              <w:tab/>
            </w:r>
            <w:r w:rsidR="00B4251B">
              <w:rPr>
                <w:noProof/>
                <w:webHidden/>
              </w:rPr>
              <w:fldChar w:fldCharType="begin"/>
            </w:r>
            <w:r w:rsidR="00B4251B">
              <w:rPr>
                <w:noProof/>
                <w:webHidden/>
              </w:rPr>
              <w:instrText xml:space="preserve"> PAGEREF _Toc520800640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1" w:history="1">
            <w:r w:rsidR="00B4251B" w:rsidRPr="00D61530">
              <w:rPr>
                <w:rStyle w:val="Hyperlink"/>
                <w:noProof/>
              </w:rPr>
              <w:t>3.3</w:t>
            </w:r>
            <w:r w:rsidR="00B4251B">
              <w:rPr>
                <w:noProof/>
              </w:rPr>
              <w:tab/>
            </w:r>
            <w:r w:rsidR="00B4251B" w:rsidRPr="00D61530">
              <w:rPr>
                <w:rStyle w:val="Hyperlink"/>
                <w:noProof/>
              </w:rPr>
              <w:t>Base Models</w:t>
            </w:r>
            <w:r w:rsidR="00B4251B">
              <w:rPr>
                <w:noProof/>
                <w:webHidden/>
              </w:rPr>
              <w:tab/>
            </w:r>
            <w:r w:rsidR="00B4251B">
              <w:rPr>
                <w:noProof/>
                <w:webHidden/>
              </w:rPr>
              <w:fldChar w:fldCharType="begin"/>
            </w:r>
            <w:r w:rsidR="00B4251B">
              <w:rPr>
                <w:noProof/>
                <w:webHidden/>
              </w:rPr>
              <w:instrText xml:space="preserve"> PAGEREF _Toc520800641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2" w:history="1">
            <w:r w:rsidR="00B4251B" w:rsidRPr="00D61530">
              <w:rPr>
                <w:rStyle w:val="Hyperlink"/>
                <w:noProof/>
              </w:rPr>
              <w:t>3.4</w:t>
            </w:r>
            <w:r w:rsidR="00B4251B">
              <w:rPr>
                <w:noProof/>
              </w:rPr>
              <w:tab/>
            </w:r>
            <w:r w:rsidR="00B4251B" w:rsidRPr="00D61530">
              <w:rPr>
                <w:rStyle w:val="Hyperlink"/>
                <w:noProof/>
              </w:rPr>
              <w:t>Advanced Feature Engineering</w:t>
            </w:r>
            <w:r w:rsidR="00B4251B">
              <w:rPr>
                <w:noProof/>
                <w:webHidden/>
              </w:rPr>
              <w:tab/>
            </w:r>
            <w:r w:rsidR="00B4251B">
              <w:rPr>
                <w:noProof/>
                <w:webHidden/>
              </w:rPr>
              <w:fldChar w:fldCharType="begin"/>
            </w:r>
            <w:r w:rsidR="00B4251B">
              <w:rPr>
                <w:noProof/>
                <w:webHidden/>
              </w:rPr>
              <w:instrText xml:space="preserve"> PAGEREF _Toc520800642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3" w:history="1">
            <w:r w:rsidR="00B4251B" w:rsidRPr="00D61530">
              <w:rPr>
                <w:rStyle w:val="Hyperlink"/>
                <w:noProof/>
              </w:rPr>
              <w:t>3.5</w:t>
            </w:r>
            <w:r w:rsidR="00B4251B">
              <w:rPr>
                <w:noProof/>
              </w:rPr>
              <w:tab/>
            </w:r>
            <w:r w:rsidR="00B4251B" w:rsidRPr="00D61530">
              <w:rPr>
                <w:rStyle w:val="Hyperlink"/>
                <w:noProof/>
              </w:rPr>
              <w:t>Time sensitive CV</w:t>
            </w:r>
            <w:r w:rsidR="00B4251B">
              <w:rPr>
                <w:noProof/>
                <w:webHidden/>
              </w:rPr>
              <w:tab/>
            </w:r>
            <w:r w:rsidR="00B4251B">
              <w:rPr>
                <w:noProof/>
                <w:webHidden/>
              </w:rPr>
              <w:fldChar w:fldCharType="begin"/>
            </w:r>
            <w:r w:rsidR="00B4251B">
              <w:rPr>
                <w:noProof/>
                <w:webHidden/>
              </w:rPr>
              <w:instrText xml:space="preserve"> PAGEREF _Toc520800643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4" w:history="1">
            <w:r w:rsidR="00B4251B" w:rsidRPr="00D61530">
              <w:rPr>
                <w:rStyle w:val="Hyperlink"/>
                <w:noProof/>
              </w:rPr>
              <w:t>3.6</w:t>
            </w:r>
            <w:r w:rsidR="00B4251B">
              <w:rPr>
                <w:noProof/>
              </w:rPr>
              <w:tab/>
            </w:r>
            <w:r w:rsidR="00B4251B" w:rsidRPr="00D61530">
              <w:rPr>
                <w:rStyle w:val="Hyperlink"/>
                <w:noProof/>
              </w:rPr>
              <w:t>Model Optimization</w:t>
            </w:r>
            <w:r w:rsidR="00B4251B">
              <w:rPr>
                <w:noProof/>
                <w:webHidden/>
              </w:rPr>
              <w:tab/>
            </w:r>
            <w:r w:rsidR="00B4251B">
              <w:rPr>
                <w:noProof/>
                <w:webHidden/>
              </w:rPr>
              <w:fldChar w:fldCharType="begin"/>
            </w:r>
            <w:r w:rsidR="00B4251B">
              <w:rPr>
                <w:noProof/>
                <w:webHidden/>
              </w:rPr>
              <w:instrText xml:space="preserve"> PAGEREF _Toc520800644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3"/>
            <w:tabs>
              <w:tab w:val="left" w:pos="1320"/>
              <w:tab w:val="right" w:leader="dot" w:pos="9062"/>
            </w:tabs>
            <w:rPr>
              <w:noProof/>
            </w:rPr>
          </w:pPr>
          <w:hyperlink w:anchor="_Toc520800645" w:history="1">
            <w:r w:rsidR="00B4251B" w:rsidRPr="00D61530">
              <w:rPr>
                <w:rStyle w:val="Hyperlink"/>
                <w:noProof/>
              </w:rPr>
              <w:t>3.6.1</w:t>
            </w:r>
            <w:r w:rsidR="00B4251B">
              <w:rPr>
                <w:noProof/>
              </w:rPr>
              <w:tab/>
            </w:r>
            <w:r w:rsidR="00B4251B" w:rsidRPr="00D61530">
              <w:rPr>
                <w:rStyle w:val="Hyperlink"/>
                <w:noProof/>
              </w:rPr>
              <w:t>Hyper Parameter Tuning</w:t>
            </w:r>
            <w:r w:rsidR="00B4251B">
              <w:rPr>
                <w:noProof/>
                <w:webHidden/>
              </w:rPr>
              <w:tab/>
            </w:r>
            <w:r w:rsidR="00B4251B">
              <w:rPr>
                <w:noProof/>
                <w:webHidden/>
              </w:rPr>
              <w:fldChar w:fldCharType="begin"/>
            </w:r>
            <w:r w:rsidR="00B4251B">
              <w:rPr>
                <w:noProof/>
                <w:webHidden/>
              </w:rPr>
              <w:instrText xml:space="preserve"> PAGEREF _Toc520800645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3"/>
            <w:tabs>
              <w:tab w:val="left" w:pos="1320"/>
              <w:tab w:val="right" w:leader="dot" w:pos="9062"/>
            </w:tabs>
            <w:rPr>
              <w:noProof/>
            </w:rPr>
          </w:pPr>
          <w:hyperlink w:anchor="_Toc520800646" w:history="1">
            <w:r w:rsidR="00B4251B" w:rsidRPr="00D61530">
              <w:rPr>
                <w:rStyle w:val="Hyperlink"/>
                <w:noProof/>
              </w:rPr>
              <w:t>3.6.2</w:t>
            </w:r>
            <w:r w:rsidR="00B4251B">
              <w:rPr>
                <w:noProof/>
              </w:rPr>
              <w:tab/>
            </w:r>
            <w:r w:rsidR="00B4251B" w:rsidRPr="00D61530">
              <w:rPr>
                <w:rStyle w:val="Hyperlink"/>
                <w:noProof/>
              </w:rPr>
              <w:t>Feature Selection</w:t>
            </w:r>
            <w:r w:rsidR="00B4251B">
              <w:rPr>
                <w:noProof/>
                <w:webHidden/>
              </w:rPr>
              <w:tab/>
            </w:r>
            <w:r w:rsidR="00B4251B">
              <w:rPr>
                <w:noProof/>
                <w:webHidden/>
              </w:rPr>
              <w:fldChar w:fldCharType="begin"/>
            </w:r>
            <w:r w:rsidR="00B4251B">
              <w:rPr>
                <w:noProof/>
                <w:webHidden/>
              </w:rPr>
              <w:instrText xml:space="preserve"> PAGEREF _Toc520800646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1"/>
            <w:tabs>
              <w:tab w:val="left" w:pos="440"/>
              <w:tab w:val="right" w:leader="dot" w:pos="9062"/>
            </w:tabs>
            <w:rPr>
              <w:noProof/>
            </w:rPr>
          </w:pPr>
          <w:hyperlink w:anchor="_Toc520800647" w:history="1">
            <w:r w:rsidR="00B4251B" w:rsidRPr="00D61530">
              <w:rPr>
                <w:rStyle w:val="Hyperlink"/>
                <w:noProof/>
              </w:rPr>
              <w:t>4</w:t>
            </w:r>
            <w:r w:rsidR="00B4251B">
              <w:rPr>
                <w:noProof/>
              </w:rPr>
              <w:tab/>
            </w:r>
            <w:r w:rsidR="00B4251B" w:rsidRPr="00D61530">
              <w:rPr>
                <w:rStyle w:val="Hyperlink"/>
                <w:noProof/>
              </w:rPr>
              <w:t>Results</w:t>
            </w:r>
            <w:r w:rsidR="00B4251B">
              <w:rPr>
                <w:noProof/>
                <w:webHidden/>
              </w:rPr>
              <w:tab/>
            </w:r>
            <w:r w:rsidR="00B4251B">
              <w:rPr>
                <w:noProof/>
                <w:webHidden/>
              </w:rPr>
              <w:fldChar w:fldCharType="begin"/>
            </w:r>
            <w:r w:rsidR="00B4251B">
              <w:rPr>
                <w:noProof/>
                <w:webHidden/>
              </w:rPr>
              <w:instrText xml:space="preserve"> PAGEREF _Toc520800647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48" w:history="1">
            <w:r w:rsidR="00B4251B" w:rsidRPr="00D61530">
              <w:rPr>
                <w:rStyle w:val="Hyperlink"/>
                <w:noProof/>
              </w:rPr>
              <w:t>4.1</w:t>
            </w:r>
            <w:r w:rsidR="00B4251B">
              <w:rPr>
                <w:noProof/>
              </w:rPr>
              <w:tab/>
            </w:r>
            <w:r w:rsidR="00B4251B" w:rsidRPr="00D61530">
              <w:rPr>
                <w:rStyle w:val="Hyperlink"/>
                <w:noProof/>
              </w:rPr>
              <w:t>Welche Ansätze wie und warum haben welche Ansätze funktioniert</w:t>
            </w:r>
            <w:r w:rsidR="00B4251B">
              <w:rPr>
                <w:noProof/>
                <w:webHidden/>
              </w:rPr>
              <w:tab/>
            </w:r>
            <w:r w:rsidR="00B4251B">
              <w:rPr>
                <w:noProof/>
                <w:webHidden/>
              </w:rPr>
              <w:fldChar w:fldCharType="begin"/>
            </w:r>
            <w:r w:rsidR="00B4251B">
              <w:rPr>
                <w:noProof/>
                <w:webHidden/>
              </w:rPr>
              <w:instrText xml:space="preserve"> PAGEREF _Toc520800648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1"/>
            <w:tabs>
              <w:tab w:val="left" w:pos="440"/>
              <w:tab w:val="right" w:leader="dot" w:pos="9062"/>
            </w:tabs>
            <w:rPr>
              <w:noProof/>
            </w:rPr>
          </w:pPr>
          <w:hyperlink w:anchor="_Toc520800649" w:history="1">
            <w:r w:rsidR="00B4251B" w:rsidRPr="00D61530">
              <w:rPr>
                <w:rStyle w:val="Hyperlink"/>
                <w:noProof/>
              </w:rPr>
              <w:t>5</w:t>
            </w:r>
            <w:r w:rsidR="00B4251B">
              <w:rPr>
                <w:noProof/>
              </w:rPr>
              <w:tab/>
            </w:r>
            <w:r w:rsidR="00B4251B" w:rsidRPr="00D61530">
              <w:rPr>
                <w:rStyle w:val="Hyperlink"/>
                <w:noProof/>
              </w:rPr>
              <w:t>Conclusion</w:t>
            </w:r>
            <w:r w:rsidR="00B4251B">
              <w:rPr>
                <w:noProof/>
                <w:webHidden/>
              </w:rPr>
              <w:tab/>
            </w:r>
            <w:r w:rsidR="00B4251B">
              <w:rPr>
                <w:noProof/>
                <w:webHidden/>
              </w:rPr>
              <w:fldChar w:fldCharType="begin"/>
            </w:r>
            <w:r w:rsidR="00B4251B">
              <w:rPr>
                <w:noProof/>
                <w:webHidden/>
              </w:rPr>
              <w:instrText xml:space="preserve"> PAGEREF _Toc520800649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756FA9">
          <w:pPr>
            <w:pStyle w:val="Verzeichnis2"/>
            <w:tabs>
              <w:tab w:val="left" w:pos="880"/>
              <w:tab w:val="right" w:leader="dot" w:pos="9062"/>
            </w:tabs>
            <w:rPr>
              <w:noProof/>
            </w:rPr>
          </w:pPr>
          <w:hyperlink w:anchor="_Toc520800650" w:history="1">
            <w:r w:rsidR="00B4251B" w:rsidRPr="00D61530">
              <w:rPr>
                <w:rStyle w:val="Hyperlink"/>
                <w:noProof/>
              </w:rPr>
              <w:t>5.1</w:t>
            </w:r>
            <w:r w:rsidR="00B4251B">
              <w:rPr>
                <w:noProof/>
              </w:rPr>
              <w:tab/>
            </w:r>
            <w:r w:rsidR="00B4251B" w:rsidRPr="00D61530">
              <w:rPr>
                <w:rStyle w:val="Hyperlink"/>
                <w:noProof/>
              </w:rPr>
              <w:t>Zusammenfassung der Aussagen und wo der Wertbeitrag liegt</w:t>
            </w:r>
            <w:r w:rsidR="00B4251B">
              <w:rPr>
                <w:noProof/>
                <w:webHidden/>
              </w:rPr>
              <w:tab/>
            </w:r>
            <w:r w:rsidR="00B4251B">
              <w:rPr>
                <w:noProof/>
                <w:webHidden/>
              </w:rPr>
              <w:fldChar w:fldCharType="begin"/>
            </w:r>
            <w:r w:rsidR="00B4251B">
              <w:rPr>
                <w:noProof/>
                <w:webHidden/>
              </w:rPr>
              <w:instrText xml:space="preserve"> PAGEREF _Toc520800650 \h </w:instrText>
            </w:r>
            <w:r w:rsidR="00B4251B">
              <w:rPr>
                <w:noProof/>
                <w:webHidden/>
              </w:rPr>
            </w:r>
            <w:r w:rsidR="00B4251B">
              <w:rPr>
                <w:noProof/>
                <w:webHidden/>
              </w:rPr>
              <w:fldChar w:fldCharType="separate"/>
            </w:r>
            <w:r w:rsidR="00B4251B">
              <w:rPr>
                <w:noProof/>
                <w:webHidden/>
              </w:rPr>
              <w:t>1</w:t>
            </w:r>
            <w:r w:rsidR="00B4251B">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E4245D">
            <w:t>(Goldbloom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E4245D">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0376A">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}</w:instrText>
          </w:r>
          <w:r w:rsidR="003F5D2B">
            <w:fldChar w:fldCharType="separate"/>
          </w:r>
          <w:r w:rsidR="00E4245D">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ohne</w:t>
      </w:r>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30376A">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OC0xNFQwMToxNDo1Mi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E4245D">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rsidR="0030376A">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0VDAxOjE0OjUy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E4245D">
            <w:t>(Goldbloom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w:t>
      </w:r>
      <w:r w:rsidR="0030376A">
        <w:t>gewähren</w:t>
      </w:r>
      <w:r w:rsidR="000B6FC0">
        <w:t xml:space="preserve"> und somit für Chancengleichheit zu Sorgen.</w:t>
      </w:r>
    </w:p>
    <w:p w:rsidR="00272D38" w:rsidRDefault="00272D38" w:rsidP="00DD38E7">
      <w:r>
        <w:lastRenderedPageBreak/>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C00B09">
            <w:instrText>ADDIN CitaviPlaceholder{eyIkaWQiOiIxIiwiRW50cmllcyI6W3siJGlkIjoiMiIsIklkIjoiMjE3NjU5NzEtNzFlNS00MDM4LWE1NjAtMjFmOWVkYzIwNWI5IiwiUmFuZ2VMZW5ndGgiOjE1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U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gMjAxNWIsIDIwMTYpIn1dfSwiVGFnIjoiQ2l0YXZpUGxhY2Vob2xkZXIjNjcwOWJkOWMtNWMzMy00MDRmLTg1OWItNDIyMTJlN2JjMmI3IiwiVGV4dCI6IihBbmRlcnNvbiAyMDE1YiwgMjAxNikiLCJXQUlWZXJzaW9uIjoiNi4xLjAuMCJ9}</w:instrText>
          </w:r>
          <w:r w:rsidR="008F7D23">
            <w:fldChar w:fldCharType="separate"/>
          </w:r>
          <w:r w:rsidR="00C00B09">
            <w:t>(Anderson 2015b,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C00B09">
            <w:instrText>ADDIN CitaviPlaceholder{eyIkaWQiOiIxIiwiRW50cmllcyI6W3siJGlkIjoiMiIsIklkIjoiZWMwNzI5NDktOWE2ZS00ZGY4LWFkYTEtNTI2MjM5YmUzODNjIiwiUmFuZ2VMZW5ndGgiOjE2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AyMDE1YSkifV19LCJUYWciOiJDaXRhdmlQbGFjZWhvbGRlciNiM2FmZTY5YS1jYWEwLTQwYjUtOWI0YS05NDA0ZTc5OTY3MmMiLCJUZXh0IjoiKEFuZGVyc29uIDIwMTVhKSIsIldBSVZlcnNpb24iOiI2LjEuMC4wIn0=}</w:instrText>
          </w:r>
          <w:r w:rsidR="008F7D23">
            <w:fldChar w:fldCharType="separate"/>
          </w:r>
          <w:r w:rsidR="00C00B09">
            <w:t>(Anderson 2015a)</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 xml:space="preserve">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und somit auch nur die beiden im Weiteren tiefgehender betrachtet werden. Die Tages- und Minutenrenditen waren außerdem bereits logarithmiert.</w:t>
      </w:r>
    </w:p>
    <w:p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1D1873">
        <w:t xml:space="preserve"> </w:t>
      </w:r>
      <w:r w:rsidR="001D1873">
        <w:rPr>
          <w:color w:val="C00000"/>
        </w:rPr>
        <w:t>Quelle</w:t>
      </w:r>
      <w:r>
        <w:t xml:space="preserv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bookmarkStart w:id="5" w:name="_Ref522016548"/>
      <w:r>
        <w:t xml:space="preserve">Abbildung </w:t>
      </w:r>
      <w:fldSimple w:instr=" SEQ Abbildung \* ARABIC ">
        <w:r w:rsidR="00A803FA">
          <w:rPr>
            <w:noProof/>
          </w:rPr>
          <w:t>1</w:t>
        </w:r>
      </w:fldSimple>
      <w:bookmarkEnd w:id="5"/>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90558">
            <w:pPr>
              <w:spacing w:line="240" w:lineRule="auto"/>
              <w:rPr>
                <w:b/>
              </w:rPr>
            </w:pPr>
          </w:p>
        </w:tc>
        <w:tc>
          <w:tcPr>
            <w:tcW w:w="3020" w:type="dxa"/>
          </w:tcPr>
          <w:p w:rsidR="007D2E46" w:rsidRPr="002C21CF" w:rsidRDefault="007D2E46" w:rsidP="00590558">
            <w:pPr>
              <w:spacing w:line="240" w:lineRule="auto"/>
              <w:rPr>
                <w:b/>
              </w:rPr>
            </w:pPr>
            <w:r w:rsidRPr="002C21CF">
              <w:rPr>
                <w:b/>
              </w:rPr>
              <w:t>Train</w:t>
            </w:r>
          </w:p>
        </w:tc>
        <w:tc>
          <w:tcPr>
            <w:tcW w:w="3020" w:type="dxa"/>
          </w:tcPr>
          <w:p w:rsidR="007D2E46" w:rsidRPr="002C21CF" w:rsidRDefault="007D2E46" w:rsidP="00590558">
            <w:pPr>
              <w:spacing w:line="240" w:lineRule="auto"/>
              <w:rPr>
                <w:b/>
              </w:rPr>
            </w:pPr>
            <w:r w:rsidRPr="002C21CF">
              <w:rPr>
                <w:b/>
              </w:rPr>
              <w:t>Test</w:t>
            </w:r>
          </w:p>
        </w:tc>
      </w:tr>
      <w:tr w:rsidR="007D2E46" w:rsidTr="00554E05">
        <w:tc>
          <w:tcPr>
            <w:tcW w:w="3020" w:type="dxa"/>
          </w:tcPr>
          <w:p w:rsidR="007D2E46" w:rsidRPr="002C21CF" w:rsidRDefault="007D2E46" w:rsidP="00590558">
            <w:pPr>
              <w:spacing w:line="240" w:lineRule="auto"/>
              <w:rPr>
                <w:b/>
              </w:rPr>
            </w:pPr>
            <w:r w:rsidRPr="002C21CF">
              <w:rPr>
                <w:b/>
              </w:rPr>
              <w:t>Count</w:t>
            </w:r>
          </w:p>
        </w:tc>
        <w:tc>
          <w:tcPr>
            <w:tcW w:w="3020" w:type="dxa"/>
          </w:tcPr>
          <w:p w:rsidR="007D2E46" w:rsidRPr="00660EC7" w:rsidRDefault="007D2E46" w:rsidP="00590558">
            <w:pPr>
              <w:spacing w:line="240" w:lineRule="auto"/>
              <w:rPr>
                <w:rFonts w:cs="Arial"/>
              </w:rPr>
            </w:pPr>
            <w:r w:rsidRPr="00660EC7">
              <w:rPr>
                <w:rFonts w:cs="Arial"/>
              </w:rPr>
              <w:t>4000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ea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lastRenderedPageBreak/>
              <w:t>Mi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2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5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7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ax</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keepNext/>
              <w:spacing w:line="240" w:lineRule="auto"/>
              <w:rPr>
                <w:rFonts w:cs="Arial"/>
              </w:rPr>
            </w:pPr>
          </w:p>
        </w:tc>
      </w:tr>
    </w:tbl>
    <w:p w:rsidR="007D2E46" w:rsidRDefault="007D2E46" w:rsidP="007D2E46">
      <w:pPr>
        <w:pStyle w:val="Beschriftung"/>
      </w:pPr>
      <w:r>
        <w:t xml:space="preserve">Abbildung </w:t>
      </w:r>
      <w:fldSimple w:instr=" SEQ Abbildung \* ARABIC ">
        <w:r w:rsidR="00A803FA">
          <w:rPr>
            <w:noProof/>
          </w:rPr>
          <w:t>2</w:t>
        </w:r>
      </w:fldSimple>
      <w:r>
        <w:t xml:space="preserve"> Verteilung der fehlenden Werte bei den vergangenen Minutenrenditen</w:t>
      </w:r>
      <w:r>
        <w:rPr>
          <w:noProof/>
        </w:rPr>
        <w:t xml:space="preserve"> nach Datensätzen</w:t>
      </w:r>
    </w:p>
    <w:p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E4245D">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r w:rsidR="001D1873">
        <w:t xml:space="preserve"> Lediglich bei den Base Models </w:t>
      </w:r>
      <w:r w:rsidR="00B16C2F">
        <w:t xml:space="preserve">in Abschnitt </w:t>
      </w:r>
      <w:r w:rsidR="00B16C2F">
        <w:rPr>
          <w:color w:val="C00000"/>
        </w:rPr>
        <w:fldChar w:fldCharType="begin"/>
      </w:r>
      <w:r w:rsidR="00B16C2F">
        <w:instrText xml:space="preserve"> REF _Ref521973794 \r \h </w:instrText>
      </w:r>
      <w:r w:rsidR="00B16C2F">
        <w:rPr>
          <w:color w:val="C00000"/>
        </w:rPr>
      </w:r>
      <w:r w:rsidR="00B16C2F">
        <w:rPr>
          <w:color w:val="C00000"/>
        </w:rPr>
        <w:fldChar w:fldCharType="separate"/>
      </w:r>
      <w:r w:rsidR="00B16C2F">
        <w:t>3.2</w:t>
      </w:r>
      <w:r w:rsidR="00B16C2F">
        <w:rPr>
          <w:color w:val="C00000"/>
        </w:rPr>
        <w:fldChar w:fldCharType="end"/>
      </w:r>
      <w:r w:rsidR="00B16C2F">
        <w:t xml:space="preserve"> </w:t>
      </w:r>
      <w:r w:rsidR="001D1873">
        <w:t xml:space="preserve">wird </w:t>
      </w:r>
      <w:r w:rsidR="00B16C2F">
        <w:t>noch einmal das komplette Feature-Set herangezogen werden und sofern nötig fehlende Werte der Einfachheit mit den Mittelwer</w:t>
      </w:r>
      <w:r w:rsidR="00E251CB">
        <w:t>t</w:t>
      </w:r>
      <w:r w:rsidR="00B16C2F">
        <w:t>en gefüllt</w:t>
      </w:r>
      <w:r w:rsidR="00565395">
        <w:t xml:space="preserve"> und vermeintlich kategoriale Features mittels </w:t>
      </w:r>
      <w:proofErr w:type="spellStart"/>
      <w:r w:rsidR="00565395">
        <w:t>One</w:t>
      </w:r>
      <w:proofErr w:type="spellEnd"/>
      <w:r w:rsidR="00565395">
        <w:t>-Hot-Kodierung in Dummy-Variablen überführt</w:t>
      </w:r>
      <w:r w:rsidR="00B16C2F">
        <w:t>.</w:t>
      </w:r>
    </w:p>
    <w:p w:rsidR="007D2E46" w:rsidRDefault="007D2E46" w:rsidP="007D2E46">
      <w:r>
        <w:t>Für die fehlenden Werte in den Minutenrenditen wurde Imputation durch dem Mittelwert 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proofErr w:type="gramStart"/>
      <w:r>
        <w:t>ein</w:t>
      </w:r>
      <w:r w:rsidR="00B16C2F">
        <w:t>em</w:t>
      </w:r>
      <w:r>
        <w:t xml:space="preserve"> maßgeblicher Informationsverlust</w:t>
      </w:r>
      <w:proofErr w:type="gramEnd"/>
      <w:r w:rsidR="00B16C2F">
        <w:t xml:space="preserve"> dadurch eher nicht auszugehen</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6" w:name="_Toc520800635"/>
      <w:r>
        <w:t>EDA/</w:t>
      </w:r>
      <w:proofErr w:type="spellStart"/>
      <w:r>
        <w:t>Descriptive</w:t>
      </w:r>
      <w:proofErr w:type="spellEnd"/>
      <w:r>
        <w:t xml:space="preserve"> Statistik</w:t>
      </w:r>
      <w:bookmarkEnd w:id="6"/>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A803FA">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lastRenderedPageBreak/>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E4245D">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fldSimple w:instr=" SEQ Abbildung \* ARABIC ">
        <w:r w:rsidR="00A803FA">
          <w:rPr>
            <w:noProof/>
          </w:rPr>
          <w:t>4</w:t>
        </w:r>
      </w:fldSimple>
    </w:p>
    <w:p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rsidR="002E4D15" w:rsidRDefault="00E75420" w:rsidP="004A59E0">
      <w:pPr>
        <w:pStyle w:val="berschrift3"/>
      </w:pPr>
      <w:r>
        <w:t>Zeitreihen und Renditen</w:t>
      </w:r>
    </w:p>
    <w:p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w:t>
      </w:r>
      <w:r w:rsidR="00721D83">
        <w:lastRenderedPageBreak/>
        <w:t xml:space="preserve">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rsidR="003D195B" w:rsidRDefault="003D195B" w:rsidP="00DD63DD">
      <w:r>
        <w:rPr>
          <w:noProof/>
        </w:rPr>
        <mc:AlternateContent>
          <mc:Choice Requires="wps">
            <w:drawing>
              <wp:anchor distT="0" distB="0" distL="114300" distR="114300" simplePos="0" relativeHeight="251660288" behindDoc="0" locked="0" layoutInCell="1" allowOverlap="1" wp14:anchorId="385409C1" wp14:editId="0B070A4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rsidR="00756FA9" w:rsidRPr="00C270D7" w:rsidRDefault="00756FA9" w:rsidP="003D195B">
                            <w:pPr>
                              <w:pStyle w:val="Beschriftung"/>
                              <w:rPr>
                                <w:noProof/>
                              </w:rPr>
                            </w:pPr>
                            <w:r>
                              <w:t xml:space="preserve">Abbildung </w:t>
                            </w:r>
                            <w:fldSimple w:instr=" SEQ Abbildung \* ARABIC ">
                              <w:r>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409C1"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rsidR="00756FA9" w:rsidRPr="00C270D7" w:rsidRDefault="00756FA9" w:rsidP="003D195B">
                      <w:pPr>
                        <w:pStyle w:val="Beschriftung"/>
                        <w:rPr>
                          <w:noProof/>
                        </w:rPr>
                      </w:pPr>
                      <w:r>
                        <w:t xml:space="preserve">Abbildung </w:t>
                      </w:r>
                      <w:fldSimple w:instr=" SEQ Abbildung \* ARABIC ">
                        <w:r>
                          <w:rPr>
                            <w:noProof/>
                          </w:rPr>
                          <w:t>5</w:t>
                        </w:r>
                      </w:fldSimple>
                    </w:p>
                  </w:txbxContent>
                </v:textbox>
                <w10:wrap type="topAndBottom"/>
              </v:shape>
            </w:pict>
          </mc:Fallback>
        </mc:AlternateContent>
      </w: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590558">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DOlxcVXNlcnNcXG1hdHplXFxBcHBEYXRhXFxMb2NhbFxcVGVtcFxcMGpxYWVrYnUuanBn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sMDR6eW9nNXJ5Y2J2eDd0ZGttbW44aG5rb2hvcHNtcGxpbGN4MmtkIiwiQ3JlYXRlZE9uIjoiMjAxOC0wOC0xM1QyMTozMDowNCIsIk1vZGlmaWVkQnkiOiJsMDR6eW9nNXJ5Y2J2eDd0ZGttbW44aG5rb2hvcHNtcGxpbGN4MmtkIiwiSWQiOiI1YjRiNjVkZi03ZDBkLTQ3NDAtYWQwMi0yYzM5OWYxNzIyMWMiLCJNb2RpZmllZE9uIjoiMjAxOC0wOC0xM1QyMTozMDowNC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}</w:instrText>
          </w:r>
          <w:r w:rsidR="00590558">
            <w:fldChar w:fldCharType="separate"/>
          </w:r>
          <w:r w:rsidR="00E4245D">
            <w:t>(Schmid und Trede 2006, S. 12–15)</w:t>
          </w:r>
          <w:r w:rsidR="00590558">
            <w:fldChar w:fldCharType="end"/>
          </w:r>
        </w:sdtContent>
      </w:sdt>
    </w:p>
    <w:p w:rsidR="003D195B" w:rsidRDefault="003D195B" w:rsidP="003D195B">
      <w:pPr>
        <w:keepNext/>
      </w:pPr>
      <w:r>
        <w:rPr>
          <w:noProof/>
        </w:rPr>
        <w:lastRenderedPageBreak/>
        <w:drawing>
          <wp:inline distT="0" distB="0" distL="0" distR="0">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rsidR="00895AA0" w:rsidRDefault="003D195B" w:rsidP="003D195B">
      <w:pPr>
        <w:pStyle w:val="Beschriftung"/>
      </w:pPr>
      <w:r>
        <w:t xml:space="preserve">Abbildung </w:t>
      </w:r>
      <w:fldSimple w:instr=" SEQ Abbildung \* ARABIC ">
        <w:r w:rsidR="00A803FA">
          <w:rPr>
            <w:noProof/>
          </w:rPr>
          <w:t>6</w:t>
        </w:r>
      </w:fldSimple>
    </w:p>
    <w:p w:rsidR="00895AA0" w:rsidRDefault="000241F9" w:rsidP="00DD63DD">
      <w:pPr>
        <w:rPr>
          <w:color w:val="FF0000"/>
        </w:rPr>
      </w:pPr>
      <w:r w:rsidRPr="000241F9">
        <w:rPr>
          <w:color w:val="FF0000"/>
        </w:rPr>
        <w:t xml:space="preserve">Für die Minutenrenditen wurden zwei zufällig gezogene Datensätze aus dem Trainingsdatensatz zur Veranschaulichung hergenommen, insbesondere bei dem </w:t>
      </w:r>
    </w:p>
    <w:p w:rsidR="004F7A51" w:rsidRDefault="004F7A51" w:rsidP="00DD63DD">
      <w:pPr>
        <w:rPr>
          <w:color w:val="FF0000"/>
        </w:rPr>
      </w:pPr>
    </w:p>
    <w:p w:rsidR="005E5C52" w:rsidRDefault="00443E9B" w:rsidP="00DD63DD">
      <w:r>
        <w:t xml:space="preserve">Für folgende Korrelationsmatrix wurden aus den ersten 120 Minutenrendite des Trainingsdatensatzes die </w:t>
      </w:r>
      <w:proofErr w:type="spellStart"/>
      <w:r>
        <w:t>kummulierte</w:t>
      </w:r>
      <w:proofErr w:type="spellEnd"/>
      <w:r>
        <w:t xml:space="preserve"> Periodenrendite </w:t>
      </w:r>
      <w:proofErr w:type="spellStart"/>
      <w:r>
        <w:t>Ret_MinutePast</w:t>
      </w:r>
      <w:proofErr w:type="spellEnd"/>
      <w:r>
        <w:t xml:space="preserve"> gebildet und für die </w:t>
      </w:r>
      <w:r w:rsidR="001D1873">
        <w:t>darauf</w:t>
      </w:r>
      <w:r>
        <w:t xml:space="preserve">folgenden 60 Minuten </w:t>
      </w:r>
      <w:proofErr w:type="spellStart"/>
      <w:r>
        <w:t>Ret_MinuteFut</w:t>
      </w:r>
      <w:proofErr w:type="spellEnd"/>
      <w:r>
        <w:t xml:space="preserve">. Anschließend war auf der Matrix zu sehen, dass sich zwischen den einzelnen Features mitunter starke Korrelationen zeigen, </w:t>
      </w:r>
      <w:r w:rsidR="009C15A3">
        <w:t xml:space="preserve">zwischen den Features und den Renditen allerdings kaum. </w:t>
      </w:r>
      <w:r w:rsidR="00A44DD3">
        <w:t xml:space="preserve">Gruppiert man </w:t>
      </w:r>
      <w:r w:rsidR="00994A70">
        <w:t xml:space="preserve">aber den Datensatz nach Feature 7 und schaut sich nur die Korrelationen innerhalb eines Zeitpunktes </w:t>
      </w:r>
      <w:r w:rsidR="005E5C52">
        <w:t>an, ist zu erkennen</w:t>
      </w:r>
      <w:r w:rsidR="0030376A">
        <w:t>,</w:t>
      </w:r>
      <w:r w:rsidR="005E5C52">
        <w:t xml:space="preserve"> da</w:t>
      </w:r>
      <w:r w:rsidR="0030376A">
        <w:t>s</w:t>
      </w:r>
      <w:r w:rsidR="005E5C52">
        <w:t xml:space="preserve">s sich hier durchaus deutlichere Zusammenhänge zeigen. Höhere Werte wie in Abbildung 8 zwischen Feature_25 und </w:t>
      </w:r>
      <w:proofErr w:type="spellStart"/>
      <w:r w:rsidR="005E5C52">
        <w:t>Ret_PlusOne</w:t>
      </w:r>
      <w:proofErr w:type="spellEnd"/>
      <w:r w:rsidR="005E5C52">
        <w:t xml:space="preserve"> treten zwar hin und wieder auf, allerdings übertragen sich diese nicht zwischen den</w:t>
      </w:r>
      <w:r w:rsidR="0030376A">
        <w:t xml:space="preserve"> verschiedenen</w:t>
      </w:r>
      <w:r w:rsidR="005E5C52">
        <w:t xml:space="preserve"> Zeitpunkt und jeder Gruppe von Feature_7 korreliert mit Variablen besser oder schlechter.</w:t>
      </w:r>
    </w:p>
    <w:p w:rsidR="005D210A" w:rsidRDefault="005D210A" w:rsidP="005D210A">
      <w:pPr>
        <w:keepNext/>
      </w:pPr>
      <w:r>
        <w:rPr>
          <w:noProof/>
        </w:rPr>
        <w:lastRenderedPageBreak/>
        <w:drawing>
          <wp:inline distT="0" distB="0" distL="0" distR="0">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4">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rsidR="005D210A" w:rsidRDefault="005D210A" w:rsidP="005D210A">
      <w:pPr>
        <w:pStyle w:val="Beschriftung"/>
      </w:pPr>
      <w:r>
        <w:t xml:space="preserve">Abbildung </w:t>
      </w:r>
      <w:fldSimple w:instr=" SEQ Abbildung \* ARABIC ">
        <w:r w:rsidR="00A803FA">
          <w:rPr>
            <w:noProof/>
          </w:rPr>
          <w:t>7</w:t>
        </w:r>
      </w:fldSimple>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rsidR="005E5C52" w:rsidRDefault="005E5C52" w:rsidP="005E5C52">
      <w:pPr>
        <w:keepNext/>
      </w:pPr>
      <w:r>
        <w:rPr>
          <w:noProof/>
        </w:rPr>
        <w:drawing>
          <wp:inline distT="0" distB="0" distL="0" distR="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5">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rsidR="005E5C52" w:rsidRPr="005E5C52" w:rsidRDefault="005E5C52" w:rsidP="005E5C52">
      <w:pPr>
        <w:pStyle w:val="Beschriftung"/>
      </w:pPr>
      <w:r>
        <w:t xml:space="preserve">Abbildung </w:t>
      </w:r>
      <w:fldSimple w:instr=" SEQ Abbildung \* ARABIC ">
        <w:r w:rsidR="00A803FA">
          <w:rPr>
            <w:noProof/>
          </w:rPr>
          <w:t>8</w:t>
        </w:r>
      </w:fldSimple>
      <w:r>
        <w:t xml:space="preserve"> Korrelationen für die 114 Datensätze mit dem Wert </w:t>
      </w:r>
      <w:r w:rsidRPr="002A7F57">
        <w:t xml:space="preserve">37168 </w:t>
      </w:r>
      <w:r>
        <w:t>für Feature 7</w:t>
      </w:r>
    </w:p>
    <w:p w:rsidR="00B4251B" w:rsidRPr="00B4251B" w:rsidRDefault="002E4D15" w:rsidP="00554E05">
      <w:pPr>
        <w:pStyle w:val="berschrift1"/>
      </w:pPr>
      <w:bookmarkStart w:id="7" w:name="_Toc520800638"/>
      <w:r>
        <w:lastRenderedPageBreak/>
        <w:t>Methodik</w:t>
      </w:r>
      <w:bookmarkEnd w:id="7"/>
    </w:p>
    <w:p w:rsidR="002E4D15" w:rsidRDefault="002E4D15" w:rsidP="002E4D15">
      <w:pPr>
        <w:pStyle w:val="berschrift2"/>
      </w:pPr>
      <w:bookmarkStart w:id="8" w:name="_Toc520800640"/>
      <w:r>
        <w:t>Benchmarks/</w:t>
      </w:r>
      <w:proofErr w:type="spellStart"/>
      <w:r>
        <w:t>ZeroBenchmark</w:t>
      </w:r>
      <w:bookmarkEnd w:id="8"/>
      <w:proofErr w:type="spellEnd"/>
    </w:p>
    <w:p w:rsidR="00D514D3" w:rsidRDefault="00D514D3" w:rsidP="00D514D3">
      <w:r>
        <w:t xml:space="preserve">Bevor im Anschluss die ersten Modelle zur Vorhersage von den Renditen betrachtet und evaluiert werden, ist es wichtig zu verstehen wie 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rsidTr="0067775F">
        <w:tc>
          <w:tcPr>
            <w:tcW w:w="2265" w:type="dxa"/>
          </w:tcPr>
          <w:p w:rsidR="0067775F" w:rsidRDefault="0067775F" w:rsidP="00D514D3"/>
        </w:tc>
        <w:tc>
          <w:tcPr>
            <w:tcW w:w="2265" w:type="dxa"/>
          </w:tcPr>
          <w:p w:rsidR="0067775F" w:rsidRDefault="0067775F" w:rsidP="00D514D3">
            <w:r>
              <w:t>Trainingsset</w:t>
            </w:r>
          </w:p>
        </w:tc>
        <w:tc>
          <w:tcPr>
            <w:tcW w:w="2265" w:type="dxa"/>
          </w:tcPr>
          <w:p w:rsidR="0067775F" w:rsidRDefault="0067775F" w:rsidP="00D514D3">
            <w:r>
              <w:t>Public LB</w:t>
            </w:r>
          </w:p>
        </w:tc>
        <w:tc>
          <w:tcPr>
            <w:tcW w:w="2265" w:type="dxa"/>
          </w:tcPr>
          <w:p w:rsidR="0067775F" w:rsidRDefault="0067775F" w:rsidP="00D514D3">
            <w:r>
              <w:t>Private LB</w:t>
            </w:r>
          </w:p>
        </w:tc>
      </w:tr>
      <w:tr w:rsidR="0067775F" w:rsidTr="0067775F">
        <w:tc>
          <w:tcPr>
            <w:tcW w:w="2265" w:type="dxa"/>
          </w:tcPr>
          <w:p w:rsidR="0067775F" w:rsidRDefault="0067775F" w:rsidP="0067775F">
            <w:r>
              <w:t>Zero-Benchmark</w:t>
            </w:r>
          </w:p>
        </w:tc>
        <w:tc>
          <w:tcPr>
            <w:tcW w:w="2265" w:type="dxa"/>
          </w:tcPr>
          <w:p w:rsidR="0067775F" w:rsidRDefault="0067775F" w:rsidP="0067775F">
            <w:r>
              <w:t>1773.92440</w:t>
            </w:r>
          </w:p>
        </w:tc>
        <w:tc>
          <w:tcPr>
            <w:tcW w:w="2265" w:type="dxa"/>
          </w:tcPr>
          <w:p w:rsidR="0067775F" w:rsidRDefault="0067775F" w:rsidP="0067775F">
            <w:r>
              <w:t>1770.03211</w:t>
            </w:r>
          </w:p>
        </w:tc>
        <w:tc>
          <w:tcPr>
            <w:tcW w:w="2265" w:type="dxa"/>
          </w:tcPr>
          <w:p w:rsidR="0067775F" w:rsidRDefault="0067775F" w:rsidP="0067775F">
            <w:pPr>
              <w:keepNext/>
            </w:pPr>
            <w:r>
              <w:t>1728.62346</w:t>
            </w:r>
          </w:p>
        </w:tc>
      </w:tr>
    </w:tbl>
    <w:p w:rsidR="00D863E6" w:rsidRDefault="0067775F" w:rsidP="0067775F">
      <w:pPr>
        <w:pStyle w:val="Beschriftung"/>
      </w:pPr>
      <w:r>
        <w:t xml:space="preserve">Abbildung </w:t>
      </w:r>
      <w:fldSimple w:instr=" SEQ Abbildung \* ARABIC ">
        <w:r w:rsidR="00A803FA">
          <w:rPr>
            <w:noProof/>
          </w:rPr>
          <w:t>9</w:t>
        </w:r>
      </w:fldSimple>
      <w:r>
        <w:t xml:space="preserve"> die jeweiligen Zero-Benchmarks im Vergleich</w:t>
      </w:r>
    </w:p>
    <w:p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rsidTr="001F4585">
        <w:tc>
          <w:tcPr>
            <w:tcW w:w="1040" w:type="dxa"/>
          </w:tcPr>
          <w:p w:rsidR="006D57DD" w:rsidRDefault="006D57DD" w:rsidP="00D514D3"/>
        </w:tc>
        <w:tc>
          <w:tcPr>
            <w:tcW w:w="3020" w:type="dxa"/>
          </w:tcPr>
          <w:p w:rsidR="006D57DD" w:rsidRDefault="006D57DD" w:rsidP="00D514D3">
            <w:r>
              <w:t>Trainingsset</w:t>
            </w:r>
          </w:p>
        </w:tc>
        <w:tc>
          <w:tcPr>
            <w:tcW w:w="3020" w:type="dxa"/>
          </w:tcPr>
          <w:p w:rsidR="006D57DD" w:rsidRDefault="006D57DD" w:rsidP="00D514D3">
            <w:r>
              <w:t>Validationsset</w:t>
            </w:r>
          </w:p>
        </w:tc>
      </w:tr>
      <w:tr w:rsidR="006D57DD" w:rsidTr="001F4585">
        <w:tc>
          <w:tcPr>
            <w:tcW w:w="1040" w:type="dxa"/>
          </w:tcPr>
          <w:p w:rsidR="006D57DD" w:rsidRDefault="006D57DD" w:rsidP="00D514D3">
            <w:r>
              <w:t>Split 1</w:t>
            </w:r>
          </w:p>
        </w:tc>
        <w:tc>
          <w:tcPr>
            <w:tcW w:w="3020" w:type="dxa"/>
          </w:tcPr>
          <w:p w:rsidR="006D57DD" w:rsidRDefault="001F4585" w:rsidP="00D514D3">
            <w:r w:rsidRPr="001F4585">
              <w:rPr>
                <w:rFonts w:cs="Arial"/>
              </w:rPr>
              <w:t>1774.320947</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rsidTr="001F4585">
        <w:tc>
          <w:tcPr>
            <w:tcW w:w="1040" w:type="dxa"/>
          </w:tcPr>
          <w:p w:rsidR="006D57DD" w:rsidRDefault="006D57DD" w:rsidP="00D514D3">
            <w:r>
              <w:t>Split 2</w:t>
            </w:r>
          </w:p>
        </w:tc>
        <w:tc>
          <w:tcPr>
            <w:tcW w:w="3020" w:type="dxa"/>
          </w:tcPr>
          <w:p w:rsidR="006D57DD" w:rsidRDefault="001F4585" w:rsidP="00D514D3">
            <w:r w:rsidRPr="001F4585">
              <w:rPr>
                <w:rFonts w:cs="Arial"/>
              </w:rPr>
              <w:t>1772.171982</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rsidTr="001F4585">
        <w:tc>
          <w:tcPr>
            <w:tcW w:w="1040" w:type="dxa"/>
          </w:tcPr>
          <w:p w:rsidR="006D57DD" w:rsidRDefault="006D57DD" w:rsidP="00D514D3">
            <w:r>
              <w:t>Split 3</w:t>
            </w:r>
          </w:p>
        </w:tc>
        <w:tc>
          <w:tcPr>
            <w:tcW w:w="3020" w:type="dxa"/>
          </w:tcPr>
          <w:p w:rsidR="006D57DD" w:rsidRDefault="001F4585" w:rsidP="00D514D3">
            <w:r w:rsidRPr="001F4585">
              <w:rPr>
                <w:rFonts w:cs="Arial"/>
              </w:rPr>
              <w:t>1778.381342</w:t>
            </w:r>
          </w:p>
        </w:tc>
        <w:tc>
          <w:tcPr>
            <w:tcW w:w="3020" w:type="dxa"/>
          </w:tcPr>
          <w:p w:rsidR="006D57DD" w:rsidRDefault="001F4585" w:rsidP="001F4585">
            <w:pPr>
              <w:keepNext/>
            </w:pPr>
            <w:r w:rsidRPr="001F4585">
              <w:rPr>
                <w:rFonts w:cs="Arial"/>
              </w:rPr>
              <w:t>1760.553556</w:t>
            </w:r>
          </w:p>
        </w:tc>
      </w:tr>
    </w:tbl>
    <w:p w:rsidR="00BA58F4" w:rsidRDefault="001F4585" w:rsidP="001F4585">
      <w:pPr>
        <w:pStyle w:val="Beschriftung"/>
      </w:pPr>
      <w:bookmarkStart w:id="9" w:name="_Ref522016553"/>
      <w:r>
        <w:t xml:space="preserve">Abbildung </w:t>
      </w:r>
      <w:fldSimple w:instr=" SEQ Abbildung \* ARABIC ">
        <w:r w:rsidR="00A803FA">
          <w:rPr>
            <w:noProof/>
          </w:rPr>
          <w:t>10</w:t>
        </w:r>
      </w:fldSimple>
      <w:bookmarkEnd w:id="9"/>
      <w:r>
        <w:t xml:space="preserve"> Zero-Be</w:t>
      </w:r>
      <w:r w:rsidR="000862F2">
        <w:t>n</w:t>
      </w:r>
      <w:r>
        <w:t>chmarks für drei zufällige Splits in Trainings und Validationsdaten mit jeweils 75% Trainingsdaten und 25% Validationsdaten</w:t>
      </w:r>
    </w:p>
    <w:p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1F4585">
        <w:t xml:space="preserve">Abbildung </w:t>
      </w:r>
      <w:r w:rsidR="001F4585">
        <w:rPr>
          <w:noProof/>
        </w:rPr>
        <w:t>10</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w:t>
      </w:r>
      <w:r w:rsidR="00DD0B75">
        <w:lastRenderedPageBreak/>
        <w:t>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rsidR="00BA58F4" w:rsidRPr="001F4585" w:rsidRDefault="00BA58F4" w:rsidP="001F4585">
      <w:pPr>
        <w:pStyle w:val="HTMLVorformatiert"/>
        <w:rPr>
          <w:rFonts w:ascii="Arial" w:hAnsi="Arial" w:cs="Arial"/>
          <w:sz w:val="22"/>
          <w:szCs w:val="22"/>
        </w:rPr>
      </w:pPr>
    </w:p>
    <w:p w:rsidR="00BB249D"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rsidR="003C731C" w:rsidRPr="00BB31D9" w:rsidRDefault="00BB31D9" w:rsidP="00D514D3">
      <w:pPr>
        <w:rPr>
          <w:color w:val="FF0000"/>
        </w:rPr>
      </w:pPr>
      <w:r>
        <w:rPr>
          <w:color w:val="FF0000"/>
        </w:rPr>
        <w:t>Mean Submission als Benchmark</w:t>
      </w:r>
    </w:p>
    <w:p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rsidR="002E4D15" w:rsidRDefault="00B4251B" w:rsidP="002E4D15">
      <w:pPr>
        <w:pStyle w:val="berschrift2"/>
      </w:pPr>
      <w:bookmarkStart w:id="10" w:name="_Toc520800641"/>
      <w:bookmarkStart w:id="11" w:name="_Ref521973794"/>
      <w:r>
        <w:t>Base</w:t>
      </w:r>
      <w:r w:rsidR="002E4D15">
        <w:t xml:space="preserve"> Models</w:t>
      </w:r>
      <w:bookmarkEnd w:id="10"/>
      <w:bookmarkEnd w:id="11"/>
    </w:p>
    <w:p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5F3496">
            <w:instrText>ADDIN CitaviPlaceholder{eyIkaWQiOiIxIiwiRW50cmllcyI6W3siJGlkIjoiMiIsIklkIjoiYWRlMTUxY2ItOGY1Ny00NjQwLTk0ZDQtNDQ0MGI1NjMyMzEy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NGNhZTRiNzYtOTc0ZC00NmU0LTkxYWUtOWIxOTA0ZDU5YmU0IiwiVGV4dCI6IihBbmRlcnNvbiAyMDE2KSIsIldBSVZlcnNpb24iOiI2LjEuMC4wIn0=}</w:instrText>
          </w:r>
          <w:r w:rsidR="005F3496">
            <w:fldChar w:fldCharType="separate"/>
          </w:r>
          <w:r w:rsidR="00E4245D">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473743">
            <w:rPr>
              <w:rStyle w:val="discussion-commenttitle-author-link-wrapper"/>
            </w:rPr>
            <w:instrText>ADDIN CitaviPlaceholder{eyIkaWQiOiIxIiwiRW50cmllcyI6W3siJGlkIjoiMiIsIklkIjoiMjM3MWFlZTctOTg4NC00ZjVhLTgwNzctMzg5MWMxOTQ2N2Yz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5YjljNzY1MS02YzFhLTQ0ZjMtODVhMi0wYTRkMTI5M2M0NjUiLCJUZXh0IjoiKFRoZSBXaW50b24gU3RvY2sgTWFya2V0IENoYWxsZW5nZSAyMDE2KSIsIldBSVZlcnNpb24iOiI2LjEuMC4wIn0=}</w:instrText>
          </w:r>
          <w:r w:rsidR="00EA521B">
            <w:rPr>
              <w:rStyle w:val="discussion-commenttitle-author-link-wrapper"/>
            </w:rPr>
            <w:fldChar w:fldCharType="separate"/>
          </w:r>
          <w:r w:rsidR="00E4245D">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rsidR="007E48E3"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p>
    <w:p w:rsidR="00EA521B" w:rsidRDefault="00774B16" w:rsidP="002E4AD8">
      <w:r>
        <w:t xml:space="preserve">als robust gegenüber </w:t>
      </w:r>
      <w:proofErr w:type="spellStart"/>
      <w:r>
        <w:t>Overfitting</w:t>
      </w:r>
      <w:proofErr w:type="spellEnd"/>
      <w:r>
        <w:t xml:space="preserve"> gelten</w:t>
      </w:r>
      <w:r w:rsidR="005A5ADE">
        <w:t>.</w:t>
      </w:r>
      <w:r w:rsidR="00FC1BAC">
        <w:t xml:space="preserve"> Nachdem bereits bekannt ist das Feature_7 besonders behandelt werden sollte, wurden die Algorithmen jeweils einmal mit und einmal ohne trainiert.</w:t>
      </w:r>
    </w:p>
    <w:p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 einen lückenlosen Datensatz zu erhalten.</w:t>
      </w:r>
    </w:p>
    <w:p w:rsidR="00C85530" w:rsidRDefault="00C85530" w:rsidP="00C85530">
      <w:pPr>
        <w:keepNext/>
        <w:spacing w:after="0"/>
      </w:pPr>
      <w:r>
        <w:rPr>
          <w:noProof/>
        </w:rPr>
        <w:lastRenderedPageBreak/>
        <w:drawing>
          <wp:inline distT="0" distB="0" distL="0" distR="0">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rsidR="00333DE3" w:rsidRDefault="00C85530" w:rsidP="00C85530">
      <w:pPr>
        <w:pStyle w:val="Beschriftung"/>
      </w:pPr>
      <w:bookmarkStart w:id="12" w:name="_Ref522098198"/>
      <w:r>
        <w:t xml:space="preserve">Abbildung </w:t>
      </w:r>
      <w:fldSimple w:instr=" SEQ Abbildung \* ARABIC ">
        <w:r w:rsidR="00A803FA">
          <w:rPr>
            <w:noProof/>
          </w:rPr>
          <w:t>11</w:t>
        </w:r>
      </w:fldSimple>
      <w:bookmarkEnd w:id="12"/>
    </w:p>
    <w:p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0E5F8E">
        <w:t xml:space="preserve">Abbildung </w:t>
      </w:r>
      <w:r w:rsidR="000E5F8E">
        <w:rPr>
          <w:noProof/>
        </w:rPr>
        <w:t>11</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rsidR="00BC04DF" w:rsidRDefault="00BC04DF" w:rsidP="002E4AD8"/>
    <w:p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B75A08">
            <w:instrText>ADDIN CitaviPlaceholder{eyIkaWQiOiIxIiwiRW50cmllcyI6W3siJGlkIjoiMiIsIklkIjoiNTc4YmMwMGEtNDlkNS00NDM4LWIzZGUtNjZjZTZiMGY2MTU1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E4245D">
            <w:t>(2012)</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lastRenderedPageBreak/>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45B3">
            <w:instrText>ADDIN CitaviPlaceholder{eyIkaWQiOiIxIiwiRW50cmllcyI6W3siJGlkIjoiMiIsIklkIjoiMzA1MjYzMDMtY2ExNC00YzQwLWFkOWMtMDFjMzBkMTg1MTQw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E4245D">
            <w:t>(2012)</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D63164">
            <w:instrText>ADDIN CitaviPlaceholder{eyIkaWQiOiIxIiwiRW50cmllcyI6W3siJGlkIjoiMiIsIklkIjoiMjBjOGVkNjgtNjY1MC00MTIyLWE4MGUtNjQ2YTQyNWZjNGNmIiwiUmFuZ2VMZW5ndGgiOjM2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}</w:instrText>
          </w:r>
          <w:r w:rsidR="00D63164">
            <w:fldChar w:fldCharType="separate"/>
          </w:r>
          <w:r w:rsidR="00E4245D">
            <w:t>(Hastie et al.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rsidR="005A5ADE" w:rsidRPr="002E4AD8" w:rsidRDefault="005A5ADE" w:rsidP="002E4AD8"/>
    <w:p w:rsidR="00E4245D" w:rsidRDefault="00E4245D" w:rsidP="00E4245D">
      <w:pPr>
        <w:pStyle w:val="berschrift2"/>
      </w:pPr>
      <w:r>
        <w:t>Time sensitive CV</w:t>
      </w:r>
    </w:p>
    <w:p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e sehr aufwändige Method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instrText>ADDIN CitaviPlaceholder{eyIkaWQiOiIxIiwiRW50cmllcyI6W3siJGlkIjoiMiIsIklkIjoiZGU5NmM5YjEtM2M1ZC00NjY5LWE1YWQtNjYzYTZmNzVjNmM3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3ZTNkODE3NC01MjVlLTRkNDQtYmZjMi1kODBjOWIxYmM5Y2YiLCJUZXh0IjoiKFRoZSBXaW50b24gU3RvY2sgTWFya2V0IENoYWxsZW5nZSAyMDE2KSIsIldBSVZlcnNpb24iOiI2LjEuMC4wIn0=}</w:instrText>
          </w:r>
          <w:r>
            <w:fldChar w:fldCharType="separate"/>
          </w:r>
          <w:r>
            <w:t>(The Winton Stock Market Challenge 2016)</w:t>
          </w:r>
          <w:r>
            <w:fldChar w:fldCharType="end"/>
          </w:r>
        </w:sdtContent>
      </w:sdt>
      <w:r>
        <w:t xml:space="preserve">.  </w:t>
      </w:r>
    </w:p>
    <w:p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instrText>ADDIN CitaviPlaceholder{eyIkaWQiOiIxIiwiRW50cmllcyI6W3siJGlkIjoiMiIsIklkIjoiMTQ5N2U2ZTAtZDZhNS00Yzc2LWEzNTAtMGIwNjVmNWUzOTI2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ODIxOTA3YzgtMjQ1Ny00NTA2LThmMzctOWNhMThmZTcxZjA1IiwiVGV4dCI6IihBbmRlcnNvbiAyMDE2KSIsIldBSVZlcnNpb24iOiI2LjEuMC4wIn0=}</w:instrText>
          </w:r>
          <w:r>
            <w:fldChar w:fldCharType="separate"/>
          </w:r>
          <w:r>
            <w:t>(Anderson 2016)</w:t>
          </w:r>
          <w:r>
            <w:fldChar w:fldCharType="end"/>
          </w:r>
        </w:sdtContent>
      </w:sdt>
    </w:p>
    <w:p w:rsidR="00E4245D" w:rsidRDefault="00E4245D" w:rsidP="00E4245D">
      <w:r>
        <w:t xml:space="preserve">Die einfachste Form der Cross-Validation ist das einfach aufteilen der Trainingsdaten in Trainings- und Validationsset. Normalerweise werden die Daten zufällig einer der beiden </w:t>
      </w:r>
      <w:r>
        <w:lastRenderedPageBreak/>
        <w:t xml:space="preserve">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rsidR="00E4245D" w:rsidRDefault="00E4245D" w:rsidP="00E4245D">
      <w:pPr>
        <w:keepNext/>
        <w:spacing w:after="0"/>
      </w:pPr>
      <w:r>
        <w:rPr>
          <w:noProof/>
        </w:rPr>
        <w:drawing>
          <wp:inline distT="0" distB="0" distL="0" distR="0" wp14:anchorId="58184804" wp14:editId="368FA901">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7">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Default="00E4245D" w:rsidP="00E4245D">
      <w:pPr>
        <w:pStyle w:val="Beschriftung"/>
      </w:pPr>
      <w:r>
        <w:t xml:space="preserve">Abbildung </w:t>
      </w:r>
      <w:fldSimple w:instr=" SEQ Abbildung \* ARABIC ">
        <w:r w:rsidR="00A803FA">
          <w:rPr>
            <w:noProof/>
          </w:rPr>
          <w:t>12</w:t>
        </w:r>
      </w:fldSimple>
    </w:p>
    <w:p w:rsidR="00E4245D" w:rsidRDefault="00E4245D" w:rsidP="00E4245D">
      <w:pPr>
        <w:keepNext/>
        <w:spacing w:after="0"/>
      </w:pPr>
      <w:r>
        <w:rPr>
          <w:noProof/>
        </w:rPr>
        <w:drawing>
          <wp:inline distT="0" distB="0" distL="0" distR="0" wp14:anchorId="40536640" wp14:editId="5A868BC0">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Pr="00BB22D0" w:rsidRDefault="00E4245D" w:rsidP="00E4245D">
      <w:pPr>
        <w:pStyle w:val="Beschriftung"/>
        <w:rPr>
          <w:i w:val="0"/>
        </w:rPr>
      </w:pPr>
      <w:r>
        <w:t xml:space="preserve">Abbildung </w:t>
      </w:r>
      <w:fldSimple w:instr=" SEQ Abbildung \* ARABIC ">
        <w:r w:rsidR="00A803FA">
          <w:rPr>
            <w:noProof/>
          </w:rPr>
          <w:t>13</w:t>
        </w:r>
      </w:fldSimple>
    </w:p>
    <w:p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w:t>
      </w:r>
      <w:r>
        <w:lastRenderedPageBreak/>
        <w:t xml:space="preserve">kaum in einzelne Zeitpunkte separieren kann, trotzdem trat auch hier eine Annäherung an das Bild der Testscore ein. </w:t>
      </w:r>
    </w:p>
    <w:p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instrText>ADDIN CitaviPlaceholder{eyIkaWQiOiIxIiwiRW50cmllcyI6W3siJGlkIjoiMiIsIklkIjoiNThjMTc3NGMtZjNjMi00YjI1LWE4ZmUtYWFlNDI3ZmFlOGYzIiwiUmFuZ2VMZW5ndGgiOjI4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}</w:instrText>
          </w:r>
          <w:r>
            <w:fldChar w:fldCharType="separate"/>
          </w:r>
          <w:r>
            <w:t>(James et al. 2017, 176.178)</w:t>
          </w:r>
          <w:r>
            <w:fldChar w:fldCharType="end"/>
          </w:r>
        </w:sdtContent>
      </w:sdt>
    </w:p>
    <w:p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Erlauben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Vorteil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802FEE">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TQ6NDE6Mzg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802FEE">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rsidR="00E4245D" w:rsidRDefault="00A803FA" w:rsidP="00A803FA">
      <w:pPr>
        <w:pStyle w:val="Beschriftung"/>
      </w:pPr>
      <w:r>
        <w:t xml:space="preserve">Abbildung </w:t>
      </w:r>
      <w:fldSimple w:instr=" SEQ Abbildung \* ARABIC ">
        <w:r>
          <w:rPr>
            <w:noProof/>
          </w:rPr>
          <w:t>14</w:t>
        </w:r>
      </w:fldSimple>
    </w:p>
    <w:p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w:t>
      </w:r>
      <w:r>
        <w:lastRenderedPageBreak/>
        <w:t xml:space="preserve">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rsidR="007B206B" w:rsidRDefault="007B206B" w:rsidP="00A803FA"/>
    <w:p w:rsidR="00A803FA" w:rsidRDefault="00A803FA" w:rsidP="00A803FA">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r w:rsidR="003413C6">
        <w:rPr>
          <w:color w:val="FF0000"/>
        </w:rPr>
        <w:t xml:space="preserve">. </w:t>
      </w:r>
      <w:proofErr w:type="spellStart"/>
      <w:r w:rsidR="003413C6">
        <w:rPr>
          <w:color w:val="FF0000"/>
        </w:rPr>
        <w:t>Hyper</w:t>
      </w:r>
      <w:proofErr w:type="spellEnd"/>
      <w:r w:rsidR="003413C6">
        <w:rPr>
          <w:color w:val="FF0000"/>
        </w:rPr>
        <w:t xml:space="preserve"> </w:t>
      </w:r>
      <w:proofErr w:type="spellStart"/>
      <w:r w:rsidR="003413C6">
        <w:rPr>
          <w:color w:val="FF0000"/>
        </w:rPr>
        <w:t>parameter</w:t>
      </w:r>
      <w:proofErr w:type="spellEnd"/>
      <w:r w:rsidR="003413C6">
        <w:rPr>
          <w:color w:val="FF0000"/>
        </w:rPr>
        <w:t xml:space="preserve"> </w:t>
      </w:r>
      <w:proofErr w:type="spellStart"/>
      <w:r w:rsidR="003413C6">
        <w:rPr>
          <w:color w:val="FF0000"/>
        </w:rPr>
        <w:t>tuning</w:t>
      </w:r>
      <w:proofErr w:type="spellEnd"/>
    </w:p>
    <w:p w:rsidR="00A803FA" w:rsidRDefault="003413C6" w:rsidP="00A803FA">
      <w:r>
        <w:t xml:space="preserve">Nachdem es jetzt möglich ist eine gute </w:t>
      </w:r>
    </w:p>
    <w:p w:rsidR="00BB31D9" w:rsidRDefault="00BB31D9" w:rsidP="00BB31D9">
      <w:pPr>
        <w:pStyle w:val="berschrift2"/>
      </w:pPr>
      <w:r>
        <w:t>Hyper-Parameter-Tuning</w:t>
      </w:r>
    </w:p>
    <w:p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erden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740EBD">
            <w:instrText>ADDIN CitaviPlaceholder{eyIkaWQiOiIxIiwiRW50cmllcyI6W3siJGlkIjoiMiIsIklkIjoiYWM0MTE5NDgtZmM2NC00NWZlLWJkODEtMmVhZjNhYzRhY2IyIiwiUmFuZ2VMZW5ndGgiOjE4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IDIwMTcpIn1dfSwiVGFnIjoiQ2l0YXZpUGxhY2Vob2xkZXIjYjA1MWRmYzktZjhjZi00MmVkLWExOTEtMGFhMzUyMTBkZDUyIiwiVGV4dCI6IihTd2FteW5hdGhhbiAyMDE3KSIsIldBSVZlcnNpb24iOiI2LjEuMC4wIn0=}</w:instrText>
          </w:r>
          <w:r w:rsidR="00740EBD">
            <w:fldChar w:fldCharType="separate"/>
          </w:r>
          <w:r w:rsidR="00740EBD">
            <w:t>(</w:t>
          </w:r>
          <w:proofErr w:type="spellStart"/>
          <w:r w:rsidR="00740EBD">
            <w:t>Swamynathan</w:t>
          </w:r>
          <w:proofErr w:type="spellEnd"/>
          <w:r w:rsidR="00740EBD">
            <w:t xml:space="preserve"> 2017)</w:t>
          </w:r>
          <w:r w:rsidR="00740EBD">
            <w:fldChar w:fldCharType="end"/>
          </w:r>
        </w:sdtContent>
      </w:sdt>
      <w:r w:rsidR="007263CE">
        <w:t xml:space="preserve"> </w:t>
      </w:r>
    </w:p>
    <w:p w:rsidR="00740EBD" w:rsidRDefault="00740EBD" w:rsidP="00D47B38">
      <w:bookmarkStart w:id="13" w:name="_GoBack"/>
      <w:r>
        <w:t>Die Auswirkungen von Model-Tuning werden spätestens bei der Anwendung deutlich:</w:t>
      </w:r>
    </w:p>
    <w:bookmarkEnd w:id="13"/>
    <w:p w:rsidR="00740EBD" w:rsidRPr="00D47B38" w:rsidRDefault="00740EBD" w:rsidP="00D47B38"/>
    <w:p w:rsidR="002E4D15" w:rsidRDefault="00E4245D" w:rsidP="002E4D15">
      <w:pPr>
        <w:pStyle w:val="berschrift2"/>
      </w:pPr>
      <w:proofErr w:type="spellStart"/>
      <w:r>
        <w:t>Advanced</w:t>
      </w:r>
      <w:proofErr w:type="spellEnd"/>
      <w:r>
        <w:t xml:space="preserve"> Feature Engineering</w:t>
      </w:r>
    </w:p>
    <w:p w:rsidR="002013D7" w:rsidRDefault="003F505E" w:rsidP="002013D7">
      <w:pPr>
        <w:rPr>
          <w:color w:val="FF0000"/>
        </w:rPr>
      </w:pPr>
      <w:r>
        <w:rPr>
          <w:color w:val="FF0000"/>
        </w:rPr>
        <w:t>Allgemeiner Absatz über Feature Engineering</w:t>
      </w:r>
    </w:p>
    <w:p w:rsidR="0033156F" w:rsidRPr="005030B7" w:rsidRDefault="0033156F" w:rsidP="002013D7">
      <w:r>
        <w:lastRenderedPageBreak/>
        <w:t>„</w:t>
      </w:r>
      <w:r>
        <w:t xml:space="preserve">Coming </w:t>
      </w:r>
      <w:proofErr w:type="spellStart"/>
      <w:r>
        <w:t>up</w:t>
      </w:r>
      <w:proofErr w:type="spellEnd"/>
      <w:r>
        <w:t xml:space="preserve"> </w:t>
      </w:r>
      <w:proofErr w:type="spellStart"/>
      <w:r>
        <w:t>with</w:t>
      </w:r>
      <w:proofErr w:type="spellEnd"/>
      <w:r>
        <w:t xml:space="preserve"> </w:t>
      </w:r>
      <w:proofErr w:type="spellStart"/>
      <w:r>
        <w:t>features</w:t>
      </w:r>
      <w:proofErr w:type="spellEnd"/>
      <w:r>
        <w:t xml:space="preserve"> </w:t>
      </w:r>
      <w:proofErr w:type="spellStart"/>
      <w:r>
        <w:t>is</w:t>
      </w:r>
      <w:proofErr w:type="spellEnd"/>
      <w:r>
        <w:t xml:space="preserve"> </w:t>
      </w:r>
      <w:proofErr w:type="spellStart"/>
      <w:r>
        <w:t>difficult</w:t>
      </w:r>
      <w:proofErr w:type="spellEnd"/>
      <w:r>
        <w:t>, time-</w:t>
      </w:r>
      <w:proofErr w:type="spellStart"/>
      <w:r>
        <w:t>consuming</w:t>
      </w:r>
      <w:proofErr w:type="spellEnd"/>
      <w:r>
        <w:t xml:space="preserve">, </w:t>
      </w:r>
      <w:proofErr w:type="spellStart"/>
      <w:r>
        <w:t>requires</w:t>
      </w:r>
      <w:proofErr w:type="spellEnd"/>
      <w:r>
        <w:t xml:space="preserve"> expert </w:t>
      </w:r>
      <w:proofErr w:type="spellStart"/>
      <w:r>
        <w:t>knowledge</w:t>
      </w:r>
      <w:proofErr w:type="spellEnd"/>
      <w:r>
        <w:t xml:space="preserve">. </w:t>
      </w:r>
      <w:r w:rsidR="005030B7">
        <w:t>‚</w:t>
      </w:r>
      <w:r>
        <w:t xml:space="preserve">Applied </w:t>
      </w:r>
      <w:proofErr w:type="spellStart"/>
      <w:r>
        <w:t>machine</w:t>
      </w:r>
      <w:proofErr w:type="spellEnd"/>
      <w:r>
        <w:t xml:space="preserve"> </w:t>
      </w:r>
      <w:proofErr w:type="spellStart"/>
      <w:r>
        <w:t>learning</w:t>
      </w:r>
      <w:proofErr w:type="spellEnd"/>
      <w:r w:rsidR="005030B7">
        <w:t>‘</w:t>
      </w:r>
      <w:r>
        <w:t xml:space="preserve"> </w:t>
      </w:r>
      <w:proofErr w:type="spellStart"/>
      <w:r>
        <w:t>is</w:t>
      </w:r>
      <w:proofErr w:type="spellEnd"/>
      <w:r>
        <w:t xml:space="preserve"> </w:t>
      </w:r>
      <w:proofErr w:type="spellStart"/>
      <w:r>
        <w:t>basically</w:t>
      </w:r>
      <w:proofErr w:type="spellEnd"/>
      <w:r>
        <w:t xml:space="preserve"> feature </w:t>
      </w:r>
      <w:proofErr w:type="spellStart"/>
      <w:r>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201B89">
            <w:instrText>ADDIN CitaviPlaceholder{eyIkaWQiOiIxIiwiRW50cmllcyI6W3siJGlkIjoiMiIsIklkIjoiNjY2NDNjOWUtNjUxYS00ODgxLWEyOTMtYzQ0ODhjYzhlM2IxIiwiUmFuZ2VMZW5ndGgiOjIw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gZXQgYWwuIDIwMTgpIn1dfSwiVGFnIjoiQ2l0YXZpUGxhY2Vob2xkZXIjNzlkNTYzNGEtZThjZS00MjE5LWEyY2UtZDdjNDQwNzlmNTViIiwiVGV4dCI6IihTYXJrYXIgZXQgYWwuIDIwMTgpIiwiV0FJVmVyc2lvbiI6IjYuMS4wLjAifQ==}</w:instrText>
          </w:r>
          <w:r w:rsidR="00201B89">
            <w:fldChar w:fldCharType="separate"/>
          </w:r>
          <w:r w:rsidR="00201B89">
            <w:t>(Sarkar et al. 2018)</w:t>
          </w:r>
          <w:r w:rsidR="00201B89">
            <w:fldChar w:fldCharType="end"/>
          </w:r>
        </w:sdtContent>
      </w:sdt>
    </w:p>
    <w:p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lies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F721F6">
            <w:instrText>ADDIN CitaviPlaceholder{eyIkaWQiOiIxIiwiRW50cmllcyI6W3siJGlkIjoiMiIsIklkIjoiYTFhYmM5MzctMzY4Zi00OTc2LWExYTYtYWI1MzVmNDVlNjQyIiwiUmFuZ2VMZW5ndGgiOjE4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0OjM4OjQy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xNjo1MDowMSIsIlByb2plY3QiOnsiJHJlZiI6IjUifX0sIlVzZU51bWJlcmluZ1R5cGVPZlBhcmVudERvY3VtZW50IjpmYWxzZX1dLCJGb3JtYXR0ZWRUZXh0Ijp7IiRpZCI6IjkiLCJDb3VudCI6MSwiVGV4dFVuaXRzIjpbeyIkaWQiOiIxMCIsIkZvbnRTdHlsZSI6eyIkaWQiOiIxMSIsIk5ldXRyYWwiOnRydWV9LCJSZWFkaW5nT3JkZXIiOjEsIlRleHQiOiIoS2FnZ2xlIFRlYW0gMjAxNikifV19LCJUYWciOiJDaXRhdmlQbGFjZWhvbGRlciM2NDVmNzAzMC04ZDdhLTQ1YTgtODRhNi1kYzI0M2VjNzIwYTUiLCJUZXh0IjoiKEthZ2dsZSBUZWFtIDIwMTYpIiwiV0FJVmVyc2lvbiI6IjYuMS4wLjAifQ==}</w:instrText>
          </w:r>
          <w:r w:rsidR="00F721F6">
            <w:fldChar w:fldCharType="separate"/>
          </w:r>
          <w:r w:rsidR="00F721F6">
            <w:t>(Kaggle Team 2016)</w:t>
          </w:r>
          <w:r w:rsidR="00F721F6">
            <w:fldChar w:fldCharType="end"/>
          </w:r>
        </w:sdtContent>
      </w:sdt>
    </w:p>
    <w:p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C00B09">
            <w:instrText>ADDIN CitaviPlaceholder{eyIkaWQiOiIxIiwiRW50cmllcyI6W3siJGlkIjoiMiIsIklkIjoiOWE2MDA0YzUtZjNiZC00MmYxLWE4ZGYtMjdlNjhhOTI1YjU4IiwiUmFuZ2VMZW5ndGgiOjE5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AyMDE3YSkifV19LCJUYWciOiJDaXRhdmlQbGFjZWhvbGRlciM5OTI0M2Y0OS1jYzY3LTQ5N2EtYWQ3OS1iZGQwN2UwMTlhZjEiLCJUZXh0IjoiKEthZ2dsZSBUZWFtIDIwMTdhKSIsIldBSVZlcnNpb24iOiI2LjEuMC4wIn0=}</w:instrText>
          </w:r>
          <w:r w:rsidR="00C00B09">
            <w:fldChar w:fldCharType="separate"/>
          </w:r>
          <w:r w:rsidR="00C00B09">
            <w:t>(</w:t>
          </w:r>
          <w:proofErr w:type="spellStart"/>
          <w:r w:rsidR="00C00B09">
            <w:t>Kaggle</w:t>
          </w:r>
          <w:proofErr w:type="spellEnd"/>
          <w:r w:rsidR="00C00B09">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C00B09">
            <w:instrText>ADDIN CitaviPlaceholder{eyIkaWQiOiIxIiwiRW50cmllcyI6W3siJGlkIjoiMiIsIklkIjoiYTVhZDYxNzItOWMzNC00ZTI4LWExMmMtZTcyMjExYTZjOWI1IiwiUmFuZ2VMZW5ndGgiOjE5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AyMDE3YikifV19LCJUYWciOiJDaXRhdmlQbGFjZWhvbGRlciM4YTc3Y2EzZS1iMzQ4LTQyY2ItOTViMy0zMzQyYzRlZmZlMTYiLCJUZXh0IjoiKEthZ2dsZSBUZWFtIDIwMTdiKSIsIldBSVZlcnNpb24iOiI2LjEuMC4wIn0=}</w:instrText>
          </w:r>
          <w:r w:rsidR="00C00B09">
            <w:fldChar w:fldCharType="separate"/>
          </w:r>
          <w:r w:rsidR="00C00B09">
            <w:t>(</w:t>
          </w:r>
          <w:proofErr w:type="spellStart"/>
          <w:r w:rsidR="00C00B09">
            <w:t>Kaggle</w:t>
          </w:r>
          <w:proofErr w:type="spellEnd"/>
          <w:r w:rsidR="00C00B09">
            <w:t xml:space="preserve"> Team 2017b)</w:t>
          </w:r>
          <w:r w:rsidR="00C00B09">
            <w:fldChar w:fldCharType="end"/>
          </w:r>
        </w:sdtContent>
      </w:sdt>
    </w:p>
    <w:p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C00B09">
            <w:instrText>ADDIN CitaviPlaceholder{eyIkaWQiOiIxIiwiRW50cmllcyI6W3siJGlkIjoiMiIsIklkIjoiNzM2MWU1MzItN2NiNS00MjRjLWExMjMtMDkxNTQyNjViZDlhIiwiUmFuZ2VMZW5ndGgiOjE3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gMjAxNikifV19LCJUYWciOiJDaXRhdmlQbGFjZWhvbGRlciMzOTIzNDJhMS02YmU5LTQwZGItOThiNi0yNmM4NzM3Zjg5ZmYiLCJUZXh0IjoiKEtha3VzaGFkemUgMjAxNikiLCJXQUlWZXJzaW9uIjoiNi4xLjAuMCJ9}</w:instrText>
          </w:r>
          <w:r w:rsidR="00C00B09">
            <w:fldChar w:fldCharType="separate"/>
          </w:r>
          <w:r w:rsidR="00C00B09">
            <w:t>(</w:t>
          </w:r>
          <w:proofErr w:type="spellStart"/>
          <w:r w:rsidR="00C00B09">
            <w:t>Kakushadze</w:t>
          </w:r>
          <w:proofErr w:type="spellEnd"/>
          <w:r w:rsidR="00C00B09">
            <w:t xml:space="preserve">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rsidR="00C00B09" w:rsidRDefault="00C00B09" w:rsidP="00C00B09">
      <w:pPr>
        <w:pStyle w:val="Listenabsatz"/>
        <w:numPr>
          <w:ilvl w:val="0"/>
          <w:numId w:val="3"/>
        </w:numPr>
      </w:pPr>
      <w:r>
        <w:t>(absolute) Differenzen und Summer der vergangenen Tagesrenditen</w:t>
      </w:r>
    </w:p>
    <w:p w:rsidR="00C00B09" w:rsidRDefault="00C00B09" w:rsidP="00C00B09">
      <w:pPr>
        <w:pStyle w:val="Listenabsatz"/>
        <w:numPr>
          <w:ilvl w:val="0"/>
          <w:numId w:val="3"/>
        </w:numPr>
      </w:pPr>
      <w:r>
        <w:t>Deskriptive Merkmale der vergangenen Minutenrenditen</w:t>
      </w:r>
    </w:p>
    <w:p w:rsidR="00C00B09" w:rsidRDefault="00C00B09" w:rsidP="00C00B09">
      <w:pPr>
        <w:pStyle w:val="Listenabsatz"/>
        <w:numPr>
          <w:ilvl w:val="0"/>
          <w:numId w:val="3"/>
        </w:numPr>
      </w:pPr>
      <w:r>
        <w:t>Deskriptive Merkmale der geglätteten vergangenen Minutenrenditen</w:t>
      </w:r>
    </w:p>
    <w:p w:rsidR="00C00B09" w:rsidRDefault="001F0F96" w:rsidP="00C00B09">
      <w:pPr>
        <w:pStyle w:val="Listenabsatz"/>
        <w:numPr>
          <w:ilvl w:val="0"/>
          <w:numId w:val="3"/>
        </w:numPr>
      </w:pPr>
      <w:r>
        <w:t>Der Mittelwert der nach Zeitpunkt (Feature_7) gruppierten Tagesrenditen</w:t>
      </w:r>
    </w:p>
    <w:p w:rsidR="001F0F96" w:rsidRDefault="001F0F96" w:rsidP="00C00B09">
      <w:pPr>
        <w:pStyle w:val="Listenabsatz"/>
        <w:numPr>
          <w:ilvl w:val="0"/>
          <w:numId w:val="3"/>
        </w:numPr>
      </w:pPr>
      <w:r>
        <w:lastRenderedPageBreak/>
        <w:t>Die mittlere absolute Abweichung der nach Zeitpunkt (Feature_7) gruppierten Tagesrenditen</w:t>
      </w:r>
      <w:r w:rsidR="00DB5466">
        <w:t>, sowie deren (absolute) Differenzen</w:t>
      </w:r>
    </w:p>
    <w:p w:rsidR="001F0F96" w:rsidRDefault="001F0F96" w:rsidP="001F0F96">
      <w:pPr>
        <w:pStyle w:val="Listenabsatz"/>
        <w:numPr>
          <w:ilvl w:val="0"/>
          <w:numId w:val="3"/>
        </w:numPr>
      </w:pPr>
      <w:r>
        <w:t xml:space="preserve">Der Mittelwert der nach </w:t>
      </w:r>
      <w:r>
        <w:t>vermeintlicher Branche</w:t>
      </w:r>
      <w:r>
        <w:t xml:space="preserve"> (Feature_</w:t>
      </w:r>
      <w:r>
        <w:t>5</w:t>
      </w:r>
      <w:r>
        <w:t xml:space="preserve">) gruppierten </w:t>
      </w:r>
      <w:r>
        <w:t xml:space="preserve">vergangenen </w:t>
      </w:r>
      <w:r>
        <w:t>Tagesrenditen</w:t>
      </w:r>
      <w:r w:rsidR="00DB5466">
        <w:t>, sowie deren (absolute) Differenzen</w:t>
      </w:r>
    </w:p>
    <w:p w:rsidR="001F0F96" w:rsidRDefault="001F0F96" w:rsidP="001F0F96">
      <w:pPr>
        <w:pStyle w:val="Listenabsatz"/>
        <w:numPr>
          <w:ilvl w:val="0"/>
          <w:numId w:val="3"/>
        </w:numPr>
      </w:pPr>
      <w:r>
        <w:t xml:space="preserve">Die mittlere absolute Abweichung der nach vermeintlicher Branche (Feature_5) gruppierten </w:t>
      </w:r>
      <w:r>
        <w:t xml:space="preserve">vergangenen </w:t>
      </w:r>
      <w:r>
        <w:t>Tagesrenditen</w:t>
      </w:r>
      <w:r w:rsidR="00DB5466">
        <w:t>, sowie deren (absolute) Differenzen</w:t>
      </w:r>
    </w:p>
    <w:p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rsidR="001F0F96" w:rsidRDefault="001F0F96" w:rsidP="00C00B09">
      <w:pPr>
        <w:pStyle w:val="Listenabsatz"/>
        <w:numPr>
          <w:ilvl w:val="0"/>
          <w:numId w:val="3"/>
        </w:numPr>
      </w:pPr>
      <w:r>
        <w:t>Kumulierte Minutenrenditen für die letzten x Minutenrenditen</w:t>
      </w:r>
    </w:p>
    <w:p w:rsidR="001F0F96" w:rsidRDefault="001F0F96" w:rsidP="00C00B09">
      <w:pPr>
        <w:pStyle w:val="Listenabsatz"/>
        <w:numPr>
          <w:ilvl w:val="0"/>
          <w:numId w:val="3"/>
        </w:numPr>
      </w:pPr>
      <w:r>
        <w:t>Absolute Abweichung der letzten x Minutenrenditen</w:t>
      </w:r>
    </w:p>
    <w:p w:rsidR="00DB5466" w:rsidRDefault="00DB5466" w:rsidP="00C00B09">
      <w:pPr>
        <w:pStyle w:val="Listenabsatz"/>
        <w:numPr>
          <w:ilvl w:val="0"/>
          <w:numId w:val="3"/>
        </w:numPr>
      </w:pPr>
      <w:r>
        <w:t xml:space="preserve">Maximaler </w:t>
      </w:r>
      <w:proofErr w:type="spellStart"/>
      <w:r>
        <w:t>Drawdown</w:t>
      </w:r>
      <w:proofErr w:type="spellEnd"/>
    </w:p>
    <w:p w:rsidR="001F0F96" w:rsidRDefault="001F0F96" w:rsidP="00C00B09">
      <w:pPr>
        <w:pStyle w:val="Listenabsatz"/>
        <w:numPr>
          <w:ilvl w:val="0"/>
          <w:numId w:val="3"/>
        </w:numPr>
      </w:pPr>
      <w:r>
        <w:t>Interaktionstherme</w:t>
      </w:r>
    </w:p>
    <w:p w:rsidR="001F0F96" w:rsidRDefault="00DB5466" w:rsidP="00C00B09">
      <w:pPr>
        <w:pStyle w:val="Listenabsatz"/>
        <w:numPr>
          <w:ilvl w:val="0"/>
          <w:numId w:val="3"/>
        </w:numPr>
      </w:pPr>
      <w:r>
        <w:t>…</w:t>
      </w:r>
    </w:p>
    <w:p w:rsidR="00842BF6" w:rsidRDefault="001F0F96" w:rsidP="002013D7">
      <w:r>
        <w:t xml:space="preserve">Insgesamt wurden so über </w:t>
      </w:r>
      <w:r w:rsidR="007D2B16">
        <w:t>250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n,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102DC4">
            <w:instrText>ADDIN CitaviPlaceholder{eyIkaWQiOiIxIiwiRW50cmllcyI6W3siJGlkIjoiMiIsIklkIjoiZTkyM2VkOGItMWY5Yy00YTQ2LWIxNzQtMWMyMDhlMzNjZWM0IiwiUmFuZ2VMZW5ndGgiOjE3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gMjAxNikifV19LCJUYWciOiJDaXRhdmlQbGFjZWhvbGRlciNmOGQ1NTUyZC1iZDgyLTQyZGQtYjYyYS03ZjhmYTkxNjEyOGUiLCJUZXh0IjoiKEtha3VzaGFkemUgMjAxNikiLCJXQUlWZXJzaW9uIjoiNi4xLjAuMCJ9}</w:instrText>
          </w:r>
          <w:r w:rsidR="00102DC4">
            <w:fldChar w:fldCharType="separate"/>
          </w:r>
          <w:r w:rsidR="00102DC4">
            <w:t>(</w:t>
          </w:r>
          <w:proofErr w:type="spellStart"/>
          <w:r w:rsidR="00102DC4">
            <w:t>Kakushadze</w:t>
          </w:r>
          <w:proofErr w:type="spellEnd"/>
          <w:r w:rsidR="00102DC4">
            <w:t xml:space="preserve"> 2016)</w:t>
          </w:r>
          <w:r w:rsidR="00102DC4">
            <w:fldChar w:fldCharType="end"/>
          </w:r>
        </w:sdtContent>
      </w:sdt>
      <w:r w:rsidR="0025446B">
        <w:t xml:space="preserve">. </w:t>
      </w:r>
      <w:r w:rsidR="00842BF6">
        <w:t xml:space="preserve">Auch Tageshoch/-tief oder Schlusskurse waren durch das begrenzte Zeitfenster von 120 Minuten nicht ersichtlich und das b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rsidR="00201B89" w:rsidRDefault="00201B89" w:rsidP="00201B89">
      <w:pPr>
        <w:pStyle w:val="berschrift2"/>
      </w:pPr>
      <w:r>
        <w:t xml:space="preserve">Feature </w:t>
      </w:r>
      <w:proofErr w:type="spellStart"/>
      <w:r>
        <w:t>Selection</w:t>
      </w:r>
      <w:proofErr w:type="spellEnd"/>
    </w:p>
    <w:p w:rsidR="00102DC4" w:rsidRDefault="00102DC4" w:rsidP="002013D7">
      <w:r>
        <w:t xml:space="preserve">Aufgrund der hohen Dimensionalität, die dadurch entstanden ist </w:t>
      </w:r>
      <w:r w:rsidR="00C845F1">
        <w:t>ergeben sich allerdings auch einige Nachteile</w:t>
      </w:r>
      <w:r w:rsidR="00B2789C">
        <w:t xml:space="preserve">. Die beiden </w:t>
      </w:r>
      <w:proofErr w:type="spellStart"/>
      <w:r w:rsidR="00B2789C">
        <w:t>entscheidensten</w:t>
      </w:r>
      <w:proofErr w:type="spellEnd"/>
      <w:r w:rsidR="00B2789C">
        <w:t xml:space="preserve"> sind hier wohl der hohe Anspruch an die benötigte Rechenleistung und die Gefahr zu </w:t>
      </w:r>
      <w:proofErr w:type="spellStart"/>
      <w:r w:rsidR="00B2789C">
        <w:t>overfitten</w:t>
      </w:r>
      <w:proofErr w:type="spellEnd"/>
      <w:r w:rsidR="00B2789C">
        <w:t xml:space="preserve">. Auch wenn die Rechenleistung für die Ridge-Regression noch nicht ganz so sehr ins Gewicht fällt, weil sie als lineares Modell recht effizient berechnet werden kann, sieht das bei </w:t>
      </w:r>
      <w:proofErr w:type="spellStart"/>
      <w:r w:rsidR="00B2789C">
        <w:t>Ensemlbe</w:t>
      </w:r>
      <w:proofErr w:type="spellEnd"/>
      <w:r w:rsidR="00B2789C">
        <w:t xml:space="preserve">-Modellen wie Random Forests schon ganz anders aus. Die </w:t>
      </w:r>
      <w:proofErr w:type="gramStart"/>
      <w:r w:rsidR="00B2789C">
        <w:t>Zeit</w:t>
      </w:r>
      <w:proofErr w:type="gramEnd"/>
      <w:r w:rsidR="00B2789C">
        <w:t xml:space="preserve"> die der Algorithmus </w:t>
      </w:r>
      <w:r w:rsidR="006F713C">
        <w:t xml:space="preserve">dann </w:t>
      </w:r>
      <w:r w:rsidR="00B2789C">
        <w:t xml:space="preserve">zum Lernen braucht nimmt schnell relevante Ausmaße an, insbesondere wenn z.B. bei </w:t>
      </w:r>
      <w:r w:rsidR="005D15B6">
        <w:t xml:space="preserve">Cross-Validation, </w:t>
      </w:r>
      <w:r w:rsidR="00B2789C">
        <w:t>Hyper-Parameter-Tuning</w:t>
      </w:r>
      <w:r w:rsidR="005D15B6">
        <w:t>, oderrekursiver Feature Elimination</w:t>
      </w:r>
      <w:r w:rsidR="00B2789C">
        <w:t xml:space="preserve"> mehrere</w:t>
      </w:r>
      <w:r w:rsidR="005D15B6">
        <w:t xml:space="preserve"> davon</w:t>
      </w:r>
      <w:r w:rsidR="00B2789C">
        <w:t xml:space="preserve"> trainiert werden müssen, oder </w:t>
      </w:r>
      <w:r w:rsidR="006F713C">
        <w:t xml:space="preserve">mit </w:t>
      </w:r>
      <w:r w:rsidR="00B2789C">
        <w:t>eine</w:t>
      </w:r>
      <w:r w:rsidR="006F713C">
        <w:t>r</w:t>
      </w:r>
      <w:r w:rsidR="00B2789C">
        <w:t xml:space="preserve"> große Anzahl an Bäumen trainiert </w:t>
      </w:r>
      <w:r w:rsidR="006F713C">
        <w:t>wird</w:t>
      </w:r>
      <w:r w:rsidR="00B2789C">
        <w:t>. Noch wichtiger ist allerdings die Tatsache, das</w:t>
      </w:r>
      <w:r w:rsidR="006F713C">
        <w:t>s</w:t>
      </w:r>
      <w:r w:rsidR="00B2789C">
        <w:t xml:space="preserve"> bei einer großen Anzahl teils irrelevanter</w:t>
      </w:r>
      <w:r w:rsidR="006F713C">
        <w:t xml:space="preserve"> Variablen</w:t>
      </w:r>
      <w:r w:rsidR="00B2789C">
        <w:t xml:space="preserve"> das Signal </w:t>
      </w:r>
      <w:r w:rsidR="006F713C">
        <w:t xml:space="preserve">von Rauschen überlagert werden kann, oder bei redundanten Features, die überlagerte </w:t>
      </w:r>
      <w:r w:rsidR="006F713C">
        <w:lastRenderedPageBreak/>
        <w:t xml:space="preserve">Informationen enthalten, verzerrt wird. Die Modelle können es dann u.U. nicht mehr richtig wahrnehmen und die Prognosen verschlechtern sich. Quasi als Nebenprodukt lassen sich Algorithmen mit weniger Features außerdem wesentlich leichter interpretieren. </w:t>
      </w:r>
      <w:sdt>
        <w:sdtPr>
          <w:alias w:val="Don't edit this field"/>
          <w:tag w:val="CitaviPlaceholder#7bb6992e-9b64-4c0d-b781-d1bb4c945ca8"/>
          <w:id w:val="-1249032249"/>
          <w:placeholder>
            <w:docPart w:val="DefaultPlaceholder_-1854013440"/>
          </w:placeholder>
        </w:sdtPr>
        <w:sdtContent>
          <w:r w:rsidR="006F713C">
            <w:fldChar w:fldCharType="begin"/>
          </w:r>
          <w:r w:rsidR="006F713C">
            <w:instrText>ADDIN CitaviPlaceholder{eyIkaWQiOiIxIiwiRW50cmllcyI6W3siJGlkIjoiMiIsIklkIjoiODg4MWQ4YzYtYWNmMC00YTgwLTllYTYtNGQwYjIwZGM2ZmQ2IiwiUmFuZ2VMZW5ndGgiOjE2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gMjAxOCkifV19LCJUYWciOiJDaXRhdmlQbGFjZWhvbGRlciM3YmI2OTkyZS05YjY0LTRjMGQtYjc4MS1kMWJiNGM5NDVjYTgiLCJUZXh0IjoiKEh1aWpza2VucyAyMDE4KSIsIldBSVZlcnNpb24iOiI2LjEuMC4wIn0=}</w:instrText>
          </w:r>
          <w:r w:rsidR="006F713C">
            <w:fldChar w:fldCharType="separate"/>
          </w:r>
          <w:r w:rsidR="006F713C">
            <w:t>(</w:t>
          </w:r>
          <w:proofErr w:type="spellStart"/>
          <w:r w:rsidR="006F713C">
            <w:t>Huijskens</w:t>
          </w:r>
          <w:proofErr w:type="spellEnd"/>
          <w:r w:rsidR="006F713C">
            <w:t xml:space="preserve"> 2018)</w:t>
          </w:r>
          <w:r w:rsidR="006F713C">
            <w:fldChar w:fldCharType="end"/>
          </w:r>
        </w:sdtContent>
      </w:sdt>
    </w:p>
    <w:p w:rsidR="008F408A" w:rsidRPr="005D0BEC" w:rsidRDefault="005D15B6" w:rsidP="002013D7">
      <w:pPr>
        <w:rPr>
          <w:color w:val="FF0000"/>
        </w:rPr>
      </w:pPr>
      <w:r>
        <w:t xml:space="preserve">Für die Reduktion des Feature-Sets wurde hier zum einen eine Filter-Methode auf Basis der Korrelationen mit der Zielvariable gewählt, </w:t>
      </w:r>
      <w:r w:rsidR="00B428FD">
        <w:t>also einfach die n mit den absolut höchsten Werten. Dieses Vorgehen hat auf der einen Seite den Vorteil, dass die Variablen auf eine vom Algorithmus unabhängige Art und Weiße ausgewählt werden</w:t>
      </w:r>
      <w:r w:rsidR="00AC304B">
        <w:t xml:space="preserve"> und in dieser Hinsicht neutral</w:t>
      </w:r>
      <w:r w:rsidR="00B428FD">
        <w:t xml:space="preserve">, auf der anderen Seite </w:t>
      </w:r>
      <w:r w:rsidR="008F408A">
        <w:t>ist</w:t>
      </w:r>
      <w:r w:rsidR="00B428FD">
        <w:t xml:space="preserve"> de</w:t>
      </w:r>
      <w:r w:rsidR="008F408A">
        <w:t>r</w:t>
      </w:r>
      <w:r w:rsidR="00B428FD">
        <w:t xml:space="preserve"> Nachteil </w:t>
      </w:r>
      <w:r w:rsidR="008F408A">
        <w:t xml:space="preserve">allerdings, </w:t>
      </w:r>
      <w:r w:rsidR="00B428FD">
        <w:t>das</w:t>
      </w:r>
      <w:r w:rsidR="008F408A">
        <w:t>s</w:t>
      </w:r>
      <w:r w:rsidR="00B428FD">
        <w:t xml:space="preserve"> die Korrelation nicht bedeutet, dass tatsächlich ein kausaler Zusammenhang existiert und außerdem wird nicht überprüft ob mit einer variable Tatsächlich neue Informationen ins Modell aufgenommen werden oder Redundante. </w:t>
      </w:r>
      <w:r w:rsidR="008F408A">
        <w:t xml:space="preserve">Genau aus diesem Grund wurde daneben auch noch die rekursive Elimination von Features gewählt, die die Regressionskoeffizienten bzw. bei </w:t>
      </w:r>
      <w:proofErr w:type="spellStart"/>
      <w:r w:rsidR="008F408A">
        <w:t>Tree</w:t>
      </w:r>
      <w:proofErr w:type="spellEnd"/>
      <w:r w:rsidR="008F408A">
        <w:t>-Algorithmen die Wichtigkeit der Features als Maß nimmt und solange das ‚schlechteste‘ entfernt</w:t>
      </w:r>
      <w:r w:rsidR="00A45E01">
        <w:t xml:space="preserve"> und anschließend neu</w:t>
      </w:r>
      <w:r w:rsidR="006473CB">
        <w:t xml:space="preserve"> berechnet</w:t>
      </w:r>
      <w:r w:rsidR="008F408A">
        <w:t xml:space="preserve">, bis die gewünschte Anzahl an Variablen übrigbleibt. </w:t>
      </w:r>
      <w:r w:rsidR="005D0BEC">
        <w:rPr>
          <w:color w:val="FF0000"/>
        </w:rPr>
        <w:t>Quelle</w:t>
      </w:r>
    </w:p>
    <w:p w:rsidR="008F408A" w:rsidRPr="00BB31D9" w:rsidRDefault="008F408A" w:rsidP="002013D7">
      <w:pPr>
        <w:rPr>
          <w:color w:val="FF0000"/>
        </w:rPr>
      </w:pPr>
    </w:p>
    <w:p w:rsidR="00BB31D9" w:rsidRPr="00BB31D9" w:rsidRDefault="00BB31D9" w:rsidP="002013D7">
      <w:pPr>
        <w:rPr>
          <w:color w:val="FF0000"/>
        </w:rPr>
      </w:pPr>
      <w:r w:rsidRPr="00BB31D9">
        <w:rPr>
          <w:color w:val="FF0000"/>
        </w:rPr>
        <w:t>‚</w:t>
      </w:r>
      <w:proofErr w:type="spellStart"/>
      <w:r w:rsidRPr="00BB31D9">
        <w:rPr>
          <w:color w:val="FF0000"/>
        </w:rPr>
        <w:t>Burden</w:t>
      </w:r>
      <w:proofErr w:type="spellEnd"/>
      <w:r w:rsidRPr="00BB31D9">
        <w:rPr>
          <w:color w:val="FF0000"/>
        </w:rPr>
        <w:t xml:space="preserve"> </w:t>
      </w:r>
      <w:proofErr w:type="spellStart"/>
      <w:r w:rsidRPr="00BB31D9">
        <w:rPr>
          <w:color w:val="FF0000"/>
        </w:rPr>
        <w:t>of</w:t>
      </w:r>
      <w:proofErr w:type="spellEnd"/>
      <w:r w:rsidRPr="00BB31D9">
        <w:rPr>
          <w:color w:val="FF0000"/>
        </w:rPr>
        <w:t xml:space="preserve"> High </w:t>
      </w:r>
      <w:proofErr w:type="spellStart"/>
      <w:r w:rsidRPr="00BB31D9">
        <w:rPr>
          <w:color w:val="FF0000"/>
        </w:rPr>
        <w:t>Dimensionality</w:t>
      </w:r>
      <w:proofErr w:type="spellEnd"/>
    </w:p>
    <w:p w:rsidR="00B428FD" w:rsidRPr="00F610A9" w:rsidRDefault="00F610A9" w:rsidP="002013D7">
      <w:pPr>
        <w:rPr>
          <w:color w:val="FF0000"/>
        </w:rPr>
      </w:pPr>
      <w:r>
        <w:rPr>
          <w:color w:val="FF0000"/>
        </w:rPr>
        <w:t xml:space="preserve">Überleitung warum die </w:t>
      </w:r>
      <w:proofErr w:type="spellStart"/>
      <w:r>
        <w:rPr>
          <w:color w:val="FF0000"/>
        </w:rPr>
        <w:t>features</w:t>
      </w:r>
      <w:proofErr w:type="spellEnd"/>
      <w:r>
        <w:rPr>
          <w:color w:val="FF0000"/>
        </w:rPr>
        <w:t xml:space="preserve"> nicht angezeigt </w:t>
      </w:r>
      <w:proofErr w:type="gramStart"/>
      <w:r>
        <w:rPr>
          <w:color w:val="FF0000"/>
        </w:rPr>
        <w:t>werden</w:t>
      </w:r>
      <w:proofErr w:type="gramEnd"/>
      <w:r>
        <w:rPr>
          <w:color w:val="FF0000"/>
        </w:rPr>
        <w:t xml:space="preserve"> weil bei </w:t>
      </w:r>
      <w:proofErr w:type="spellStart"/>
      <w:r>
        <w:rPr>
          <w:color w:val="FF0000"/>
        </w:rPr>
        <w:t>rfe</w:t>
      </w:r>
      <w:proofErr w:type="spellEnd"/>
      <w:r>
        <w:rPr>
          <w:color w:val="FF0000"/>
        </w:rPr>
        <w:t xml:space="preserve"> ist es immer unterschiedlich und bei </w:t>
      </w:r>
      <w:proofErr w:type="spellStart"/>
      <w:r>
        <w:rPr>
          <w:color w:val="FF0000"/>
        </w:rPr>
        <w:t>Korreltaion</w:t>
      </w:r>
      <w:proofErr w:type="spellEnd"/>
      <w:r>
        <w:rPr>
          <w:color w:val="FF0000"/>
        </w:rPr>
        <w:t xml:space="preserve"> wurden verschiedene ausprobiert</w:t>
      </w:r>
    </w:p>
    <w:p w:rsidR="00842BF6" w:rsidRDefault="00842BF6" w:rsidP="002013D7">
      <w:pPr>
        <w:rPr>
          <w:color w:val="FF0000"/>
        </w:rPr>
      </w:pPr>
      <w:proofErr w:type="gramStart"/>
      <w:r>
        <w:rPr>
          <w:color w:val="FF0000"/>
        </w:rPr>
        <w:t>Absatz</w:t>
      </w:r>
      <w:proofErr w:type="gramEnd"/>
      <w:r>
        <w:rPr>
          <w:color w:val="FF0000"/>
        </w:rPr>
        <w:t xml:space="preserve"> dass zu viele </w:t>
      </w:r>
      <w:proofErr w:type="spellStart"/>
      <w:r>
        <w:rPr>
          <w:color w:val="FF0000"/>
        </w:rPr>
        <w:t>merkmale</w:t>
      </w:r>
      <w:proofErr w:type="spellEnd"/>
      <w:r>
        <w:rPr>
          <w:color w:val="FF0000"/>
        </w:rPr>
        <w:t xml:space="preserve"> nicht gut sind und irgendwie selektiert werden müssen irgendwas mit hoher </w:t>
      </w:r>
      <w:proofErr w:type="spellStart"/>
      <w:r>
        <w:rPr>
          <w:color w:val="FF0000"/>
        </w:rPr>
        <w:t>dimensionalität</w:t>
      </w:r>
      <w:proofErr w:type="spellEnd"/>
      <w:r>
        <w:rPr>
          <w:color w:val="FF0000"/>
        </w:rPr>
        <w:t xml:space="preserve"> und </w:t>
      </w:r>
      <w:proofErr w:type="spellStart"/>
      <w:r>
        <w:rPr>
          <w:color w:val="FF0000"/>
        </w:rPr>
        <w:t>überleitung</w:t>
      </w:r>
      <w:proofErr w:type="spellEnd"/>
      <w:r>
        <w:rPr>
          <w:color w:val="FF0000"/>
        </w:rPr>
        <w:t xml:space="preserve"> zu Feature Selektion</w:t>
      </w:r>
      <w:r w:rsidR="00896B75">
        <w:rPr>
          <w:color w:val="FF0000"/>
        </w:rPr>
        <w:t xml:space="preserve"> und erklären das </w:t>
      </w:r>
      <w:r w:rsidR="00A55CA7">
        <w:rPr>
          <w:color w:val="FF0000"/>
        </w:rPr>
        <w:t xml:space="preserve">in der </w:t>
      </w:r>
      <w:proofErr w:type="spellStart"/>
      <w:r w:rsidR="00A55CA7">
        <w:rPr>
          <w:color w:val="FF0000"/>
        </w:rPr>
        <w:t>sektion</w:t>
      </w:r>
      <w:proofErr w:type="spellEnd"/>
      <w:r w:rsidR="00A55CA7">
        <w:rPr>
          <w:color w:val="FF0000"/>
        </w:rPr>
        <w:t xml:space="preserve"> </w:t>
      </w:r>
      <w:proofErr w:type="spellStart"/>
      <w:r w:rsidR="00A55CA7">
        <w:rPr>
          <w:color w:val="FF0000"/>
        </w:rPr>
        <w:t>Results</w:t>
      </w:r>
      <w:proofErr w:type="spellEnd"/>
      <w:r w:rsidR="00A55CA7">
        <w:rPr>
          <w:color w:val="FF0000"/>
        </w:rPr>
        <w:t xml:space="preserve"> auf die Features die Funktioniert haben noch mal genauer eingegangen werden wird. Und dieser abschnitt nur dazu da war um zu erklären woher die </w:t>
      </w:r>
      <w:proofErr w:type="spellStart"/>
      <w:r w:rsidR="00A55CA7">
        <w:rPr>
          <w:color w:val="FF0000"/>
        </w:rPr>
        <w:t>ideen</w:t>
      </w:r>
      <w:proofErr w:type="spellEnd"/>
      <w:r w:rsidR="00A55CA7">
        <w:rPr>
          <w:color w:val="FF0000"/>
        </w:rPr>
        <w:t xml:space="preserve"> kamen und wie Feature </w:t>
      </w:r>
      <w:proofErr w:type="spellStart"/>
      <w:r w:rsidR="00A55CA7">
        <w:rPr>
          <w:color w:val="FF0000"/>
        </w:rPr>
        <w:t>selektion</w:t>
      </w:r>
      <w:proofErr w:type="spellEnd"/>
      <w:r w:rsidR="00A55CA7">
        <w:rPr>
          <w:color w:val="FF0000"/>
        </w:rPr>
        <w:t xml:space="preserve"> prinzipiell funktioniert hat</w:t>
      </w:r>
    </w:p>
    <w:p w:rsidR="00732178" w:rsidRDefault="00732178" w:rsidP="002013D7">
      <w:pPr>
        <w:rPr>
          <w:color w:val="FF0000"/>
        </w:rPr>
      </w:pPr>
      <w:proofErr w:type="spellStart"/>
      <w:r>
        <w:rPr>
          <w:color w:val="FF0000"/>
        </w:rPr>
        <w:t>Evtl</w:t>
      </w:r>
      <w:proofErr w:type="spellEnd"/>
      <w:r>
        <w:rPr>
          <w:color w:val="FF0000"/>
        </w:rPr>
        <w:t xml:space="preserve"> Features von y noch erklären</w:t>
      </w:r>
    </w:p>
    <w:p w:rsidR="000E5626" w:rsidRPr="00842BF6" w:rsidRDefault="000E5626" w:rsidP="002013D7">
      <w:pPr>
        <w:rPr>
          <w:color w:val="FF0000"/>
        </w:rPr>
      </w:pPr>
    </w:p>
    <w:p w:rsidR="00305051" w:rsidRDefault="00305051" w:rsidP="002013D7"/>
    <w:p w:rsidR="00305051" w:rsidRDefault="00305051" w:rsidP="002013D7"/>
    <w:p w:rsidR="003F60EC" w:rsidRPr="002013D7" w:rsidRDefault="0025446B" w:rsidP="0025446B">
      <w:pPr>
        <w:pStyle w:val="berschrift2"/>
      </w:pPr>
      <w:r>
        <w:t>Modellierung der Algorithmen</w:t>
      </w:r>
    </w:p>
    <w:p w:rsidR="00B4251B" w:rsidRDefault="002E4D15" w:rsidP="00B4251B">
      <w:pPr>
        <w:pStyle w:val="berschrift2"/>
      </w:pPr>
      <w:bookmarkStart w:id="14" w:name="_Toc520800644"/>
      <w:r>
        <w:t xml:space="preserve">Model </w:t>
      </w:r>
      <w:proofErr w:type="spellStart"/>
      <w:r>
        <w:t>Optimization</w:t>
      </w:r>
      <w:bookmarkEnd w:id="14"/>
      <w:proofErr w:type="spellEnd"/>
    </w:p>
    <w:p w:rsidR="00B4251B" w:rsidRDefault="00B4251B" w:rsidP="00B4251B">
      <w:pPr>
        <w:pStyle w:val="berschrift3"/>
      </w:pPr>
      <w:bookmarkStart w:id="15" w:name="_Toc520800645"/>
      <w:proofErr w:type="spellStart"/>
      <w:r>
        <w:t>Hyper</w:t>
      </w:r>
      <w:proofErr w:type="spellEnd"/>
      <w:r>
        <w:t xml:space="preserve"> Parameter Tuning</w:t>
      </w:r>
      <w:bookmarkEnd w:id="15"/>
    </w:p>
    <w:p w:rsidR="0025446B" w:rsidRPr="0025446B" w:rsidRDefault="0025446B" w:rsidP="0025446B">
      <w:pPr>
        <w:pStyle w:val="berschrift2"/>
      </w:pPr>
    </w:p>
    <w:p w:rsidR="002013D7" w:rsidRPr="002013D7" w:rsidRDefault="002013D7" w:rsidP="002013D7"/>
    <w:p w:rsidR="002E4D15" w:rsidRDefault="00B4251B" w:rsidP="00B4251B">
      <w:pPr>
        <w:pStyle w:val="berschrift1"/>
      </w:pPr>
      <w:bookmarkStart w:id="16" w:name="_Toc520800647"/>
      <w:proofErr w:type="spellStart"/>
      <w:r>
        <w:lastRenderedPageBreak/>
        <w:t>Results</w:t>
      </w:r>
      <w:bookmarkEnd w:id="16"/>
      <w:proofErr w:type="spellEnd"/>
    </w:p>
    <w:p w:rsidR="00B4251B" w:rsidRDefault="00B4251B" w:rsidP="00B4251B">
      <w:pPr>
        <w:pStyle w:val="berschrift2"/>
      </w:pPr>
      <w:bookmarkStart w:id="17" w:name="_Toc520800648"/>
      <w:r>
        <w:t>Welche Ansätze wie und warum haben welche Ansätze funktioniert</w:t>
      </w:r>
      <w:bookmarkEnd w:id="17"/>
    </w:p>
    <w:p w:rsidR="00C635BB" w:rsidRDefault="00C635BB" w:rsidP="00C635BB">
      <w:pPr>
        <w:pStyle w:val="berschrift2"/>
      </w:pPr>
      <w:proofErr w:type="spellStart"/>
      <w:r>
        <w:t>Ret_PlusOne</w:t>
      </w:r>
      <w:proofErr w:type="spellEnd"/>
    </w:p>
    <w:p w:rsidR="00C635BB" w:rsidRDefault="00C635BB" w:rsidP="00C635BB">
      <w:pPr>
        <w:pStyle w:val="berschrift2"/>
      </w:pPr>
      <w:proofErr w:type="spellStart"/>
      <w:r>
        <w:t>Ret_PlusTwo</w:t>
      </w:r>
      <w:proofErr w:type="spellEnd"/>
    </w:p>
    <w:p w:rsidR="00C635BB" w:rsidRPr="00C635BB" w:rsidRDefault="00C635BB" w:rsidP="00C635BB">
      <w:pPr>
        <w:pStyle w:val="berschrift2"/>
      </w:pPr>
      <w:proofErr w:type="spellStart"/>
      <w:r>
        <w:t>Minute_Ret</w:t>
      </w:r>
      <w:proofErr w:type="spellEnd"/>
    </w:p>
    <w:p w:rsidR="00B4251B" w:rsidRDefault="00B4251B" w:rsidP="00B4251B">
      <w:pPr>
        <w:pStyle w:val="berschrift1"/>
      </w:pPr>
      <w:bookmarkStart w:id="18" w:name="_Toc520800649"/>
      <w:proofErr w:type="spellStart"/>
      <w:r>
        <w:t>Conclusion</w:t>
      </w:r>
      <w:bookmarkEnd w:id="18"/>
      <w:proofErr w:type="spellEnd"/>
    </w:p>
    <w:p w:rsidR="00B4251B" w:rsidRDefault="00B4251B" w:rsidP="00B4251B">
      <w:pPr>
        <w:pStyle w:val="berschrift2"/>
      </w:pPr>
      <w:bookmarkStart w:id="19" w:name="_Toc520800650"/>
      <w:r>
        <w:t>Zusammenfassung der Aussagen und wo der Wertbeitrag liegt</w:t>
      </w:r>
      <w:bookmarkEnd w:id="19"/>
    </w:p>
    <w:p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rsidR="00740EBD" w:rsidRDefault="00DF713F" w:rsidP="00740EBD">
          <w:pPr>
            <w:pStyle w:val="CitaviBibliographyHeading"/>
          </w:pPr>
          <w:r>
            <w:fldChar w:fldCharType="begin"/>
          </w:r>
          <w:r>
            <w:instrText>ADDIN CitaviBibliography</w:instrText>
          </w:r>
          <w:r>
            <w:fldChar w:fldCharType="separate"/>
          </w:r>
          <w:r w:rsidR="00740EBD">
            <w:t>Literaturverzeichnis</w:t>
          </w:r>
        </w:p>
        <w:p w:rsidR="00740EBD" w:rsidRDefault="00740EBD" w:rsidP="00740EBD">
          <w:pPr>
            <w:pStyle w:val="CitaviBibliographyEntry"/>
          </w:pPr>
          <w:bookmarkStart w:id="20" w:name="_CTVL0015d12586820df4c80b50acf20484ada6b"/>
          <w:r>
            <w:t xml:space="preserve">Anderson, James (2015a): The Winton Stock Market Challenge. New Holiday Data </w:t>
          </w:r>
          <w:proofErr w:type="spellStart"/>
          <w:r>
            <w:t>from</w:t>
          </w:r>
          <w:proofErr w:type="spellEnd"/>
          <w:r>
            <w:t xml:space="preserve"> Winton. Online verfügbar unter https://www.kaggle.com/c/the-winton-stock-market-challenge/discussion/18006.</w:t>
          </w:r>
        </w:p>
        <w:p w:rsidR="00740EBD" w:rsidRDefault="00740EBD" w:rsidP="00740EBD">
          <w:pPr>
            <w:pStyle w:val="CitaviBibliographyEntry"/>
          </w:pPr>
          <w:bookmarkStart w:id="21" w:name="_CTVL0013de8d63da9f349ed8091973b671a66ce"/>
          <w:bookmarkEnd w:id="20"/>
          <w:r>
            <w:t xml:space="preserve">Anderson, James (2015b): The Winton Stock Market Challenge. </w:t>
          </w:r>
          <w:proofErr w:type="spellStart"/>
          <w:r>
            <w:t>Overview</w:t>
          </w:r>
          <w:proofErr w:type="spellEnd"/>
          <w:r>
            <w:t>. Online verfügbar unter https://www.kaggle.com/c/the-winton-stock-market-challenge.</w:t>
          </w:r>
        </w:p>
        <w:p w:rsidR="00740EBD" w:rsidRDefault="00740EBD" w:rsidP="00740EBD">
          <w:pPr>
            <w:pStyle w:val="CitaviBibliographyEntry"/>
          </w:pPr>
          <w:bookmarkStart w:id="22" w:name="_CTVL001afd02c72fe8643e8a49dbe5fa4ad678a"/>
          <w:bookmarkEnd w:id="21"/>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740EBD" w:rsidRDefault="00740EBD" w:rsidP="00740EBD">
          <w:pPr>
            <w:pStyle w:val="CitaviBibliographyEntry"/>
          </w:pPr>
          <w:bookmarkStart w:id="23" w:name="_CTVL001ff6ed5200b79458ea962f76fd43f18f8"/>
          <w:bookmarkEnd w:id="22"/>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740EBD" w:rsidRDefault="00740EBD" w:rsidP="00740EBD">
          <w:pPr>
            <w:pStyle w:val="CitaviBibliographyEntry"/>
          </w:pPr>
          <w:bookmarkStart w:id="24" w:name="_CTVL001acb7e3cd364e4a8c90310333d2ac6a2d"/>
          <w:bookmarkEnd w:id="23"/>
          <w:r>
            <w:t xml:space="preserve">Domingos, Pedro (2012):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In: </w:t>
          </w:r>
          <w:bookmarkEnd w:id="24"/>
          <w:r w:rsidRPr="00740EBD">
            <w:rPr>
              <w:i/>
            </w:rPr>
            <w:t xml:space="preserve">Commun. ACM </w:t>
          </w:r>
          <w:r w:rsidRPr="00740EBD">
            <w:t>55 (10), S. 78–87. DOI: 10.1145/2347736.2347755.</w:t>
          </w:r>
        </w:p>
        <w:p w:rsidR="00740EBD" w:rsidRDefault="00740EBD" w:rsidP="00740EBD">
          <w:pPr>
            <w:pStyle w:val="CitaviBibliographyEntry"/>
          </w:pPr>
          <w:bookmarkStart w:id="25" w:name="_CTVL001559668d8a7224842bc671254bbcbdbe3"/>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740EBD" w:rsidRDefault="00740EBD" w:rsidP="00740EBD">
          <w:pPr>
            <w:pStyle w:val="CitaviBibliographyEntry"/>
          </w:pPr>
          <w:bookmarkStart w:id="26" w:name="_CTVL001dc35bcdbc4a840e3a0dbb7bd96230812"/>
          <w:bookmarkEnd w:id="25"/>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740EBD" w:rsidRDefault="00740EBD" w:rsidP="00740EBD">
          <w:pPr>
            <w:pStyle w:val="CitaviBibliographyEntry"/>
          </w:pPr>
          <w:bookmarkStart w:id="27" w:name="_CTVL00165aeb6fe02a14ccaaef756fabf9dd57e"/>
          <w:bookmarkEnd w:id="26"/>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740EBD" w:rsidRDefault="00740EBD" w:rsidP="00740EBD">
          <w:pPr>
            <w:pStyle w:val="CitaviBibliographyEntry"/>
          </w:pPr>
          <w:bookmarkStart w:id="28" w:name="_CTVL001a982f3951f074645881e611ef60e9cb6"/>
          <w:bookmarkEnd w:id="27"/>
          <w:r>
            <w:t xml:space="preserve">Hastie, Trevor; </w:t>
          </w:r>
          <w:proofErr w:type="spellStart"/>
          <w:r>
            <w:t>Tibshirani</w:t>
          </w:r>
          <w:proofErr w:type="spellEnd"/>
          <w:r>
            <w:t xml:space="preserve">, Robert; Friedman, Jerome H. (2017): The </w:t>
          </w:r>
          <w:proofErr w:type="spellStart"/>
          <w:r>
            <w:t>elements</w:t>
          </w:r>
          <w:proofErr w:type="spellEnd"/>
          <w:r>
            <w:t xml:space="preserve"> </w:t>
          </w:r>
          <w:proofErr w:type="spellStart"/>
          <w:r>
            <w:t>of</w:t>
          </w:r>
          <w:proofErr w:type="spellEnd"/>
          <w:r>
            <w:t xml:space="preserve"> </w:t>
          </w:r>
          <w:proofErr w:type="spellStart"/>
          <w:r>
            <w:t>statistical</w:t>
          </w:r>
          <w:proofErr w:type="spellEnd"/>
          <w:r>
            <w:t xml:space="preserve"> </w:t>
          </w:r>
          <w:proofErr w:type="spellStart"/>
          <w:r>
            <w:t>learning</w:t>
          </w:r>
          <w:proofErr w:type="spellEnd"/>
          <w:r>
            <w:t xml:space="preserve">. Data </w:t>
          </w:r>
          <w:proofErr w:type="spellStart"/>
          <w:r>
            <w:t>mining</w:t>
          </w:r>
          <w:proofErr w:type="spellEnd"/>
          <w:r>
            <w:t xml:space="preserve">, </w:t>
          </w:r>
          <w:proofErr w:type="spellStart"/>
          <w:r>
            <w:t>inference</w:t>
          </w:r>
          <w:proofErr w:type="spellEnd"/>
          <w:r>
            <w:t xml:space="preserve">, and </w:t>
          </w:r>
          <w:proofErr w:type="spellStart"/>
          <w:r>
            <w:t>prediction</w:t>
          </w:r>
          <w:proofErr w:type="spellEnd"/>
          <w:r>
            <w:t xml:space="preserve">. Second </w:t>
          </w:r>
          <w:proofErr w:type="spellStart"/>
          <w:r>
            <w:t>edition</w:t>
          </w:r>
          <w:proofErr w:type="spellEnd"/>
          <w:r>
            <w:t xml:space="preserve">, </w:t>
          </w:r>
          <w:proofErr w:type="spellStart"/>
          <w:r>
            <w:t>corrected</w:t>
          </w:r>
          <w:proofErr w:type="spellEnd"/>
          <w:r>
            <w:t xml:space="preserve"> at 12th </w:t>
          </w:r>
          <w:proofErr w:type="spellStart"/>
          <w:r>
            <w:t>printing</w:t>
          </w:r>
          <w:proofErr w:type="spellEnd"/>
          <w:r>
            <w:t xml:space="preserve"> 2017. New York, NY: Springer (Springer </w:t>
          </w:r>
          <w:proofErr w:type="spellStart"/>
          <w:r>
            <w:t>series</w:t>
          </w:r>
          <w:proofErr w:type="spellEnd"/>
          <w:r>
            <w:t xml:space="preserve"> in </w:t>
          </w:r>
          <w:proofErr w:type="spellStart"/>
          <w:r>
            <w:t>statistics</w:t>
          </w:r>
          <w:proofErr w:type="spellEnd"/>
          <w:r>
            <w:t>).</w:t>
          </w:r>
        </w:p>
        <w:p w:rsidR="00740EBD" w:rsidRDefault="00740EBD" w:rsidP="00740EBD">
          <w:pPr>
            <w:pStyle w:val="CitaviBibliographyEntry"/>
          </w:pPr>
          <w:bookmarkStart w:id="29" w:name="_CTVL00182b79ec16644443fac710f8ec9e4da51"/>
          <w:bookmarkEnd w:id="28"/>
          <w:proofErr w:type="spellStart"/>
          <w:r>
            <w:t>Huijskens</w:t>
          </w:r>
          <w:proofErr w:type="spellEnd"/>
          <w:r>
            <w:t xml:space="preserve">, Thomas (2018): </w:t>
          </w:r>
          <w:proofErr w:type="spellStart"/>
          <w:r>
            <w:t>Why</w:t>
          </w:r>
          <w:proofErr w:type="spellEnd"/>
          <w:r>
            <w:t xml:space="preserve"> </w:t>
          </w:r>
          <w:proofErr w:type="spellStart"/>
          <w:r>
            <w:t>giving</w:t>
          </w:r>
          <w:proofErr w:type="spellEnd"/>
          <w:r>
            <w:t xml:space="preserve"> </w:t>
          </w:r>
          <w:proofErr w:type="spellStart"/>
          <w:r>
            <w:t>your</w:t>
          </w:r>
          <w:proofErr w:type="spellEnd"/>
          <w:r>
            <w:t xml:space="preserve"> </w:t>
          </w:r>
          <w:proofErr w:type="spellStart"/>
          <w:r>
            <w:t>algorithm</w:t>
          </w:r>
          <w:proofErr w:type="spellEnd"/>
          <w:r>
            <w:t xml:space="preserve"> ALL THE FEATURES </w:t>
          </w:r>
          <w:proofErr w:type="spellStart"/>
          <w:r>
            <w:t>does</w:t>
          </w:r>
          <w:proofErr w:type="spellEnd"/>
          <w:r>
            <w:t xml:space="preserve"> not </w:t>
          </w:r>
          <w:proofErr w:type="spellStart"/>
          <w:r>
            <w:t>always</w:t>
          </w:r>
          <w:proofErr w:type="spellEnd"/>
          <w:r>
            <w:t xml:space="preserve"> </w:t>
          </w:r>
          <w:proofErr w:type="spellStart"/>
          <w:r>
            <w:t>work</w:t>
          </w:r>
          <w:proofErr w:type="spellEnd"/>
          <w:r>
            <w:t xml:space="preserve">. </w:t>
          </w:r>
          <w:proofErr w:type="spellStart"/>
          <w:r>
            <w:t>PyData</w:t>
          </w:r>
          <w:proofErr w:type="spellEnd"/>
          <w:r>
            <w:t xml:space="preserve">. </w:t>
          </w:r>
          <w:proofErr w:type="spellStart"/>
          <w:r>
            <w:t>PyData</w:t>
          </w:r>
          <w:proofErr w:type="spellEnd"/>
          <w:r>
            <w:t>. London, 2018. Online verfügbar unter https://www.youtube.com/watch?v=JsArBz46_3s&amp;t=1848s.</w:t>
          </w:r>
        </w:p>
        <w:p w:rsidR="00740EBD" w:rsidRDefault="00740EBD" w:rsidP="00740EBD">
          <w:pPr>
            <w:pStyle w:val="CitaviBibliographyEntry"/>
          </w:pPr>
          <w:bookmarkStart w:id="30" w:name="_CTVL001e1c714ba6cad493e8af7dad6d4ab2b85"/>
          <w:bookmarkEnd w:id="29"/>
          <w:r>
            <w:t xml:space="preserve">James, Gareth; Witten, Daniela; Hastie, Trevor; </w:t>
          </w:r>
          <w:proofErr w:type="spellStart"/>
          <w:r>
            <w:t>Tibshirani</w:t>
          </w:r>
          <w:proofErr w:type="spellEnd"/>
          <w:r>
            <w:t xml:space="preserve">, Robert (2017): An </w:t>
          </w:r>
          <w:proofErr w:type="spellStart"/>
          <w:r>
            <w:t>introduction</w:t>
          </w:r>
          <w:proofErr w:type="spellEnd"/>
          <w:r>
            <w:t xml:space="preserve"> </w:t>
          </w:r>
          <w:proofErr w:type="spellStart"/>
          <w:r>
            <w:t>to</w:t>
          </w:r>
          <w:proofErr w:type="spellEnd"/>
          <w:r>
            <w:t xml:space="preserve"> </w:t>
          </w:r>
          <w:proofErr w:type="spellStart"/>
          <w:r>
            <w:t>statistical</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applications</w:t>
          </w:r>
          <w:proofErr w:type="spellEnd"/>
          <w:r>
            <w:t xml:space="preserve"> in R. </w:t>
          </w:r>
          <w:proofErr w:type="spellStart"/>
          <w:r>
            <w:t>Corrected</w:t>
          </w:r>
          <w:proofErr w:type="spellEnd"/>
          <w:r>
            <w:t xml:space="preserve"> at 8th </w:t>
          </w:r>
          <w:proofErr w:type="spellStart"/>
          <w:r>
            <w:t>printing</w:t>
          </w:r>
          <w:proofErr w:type="spellEnd"/>
          <w:r>
            <w:t xml:space="preserve">. New York, Heidelberg, Dordrecht, London: Springer (Springer </w:t>
          </w:r>
          <w:proofErr w:type="spellStart"/>
          <w:r>
            <w:t>texts</w:t>
          </w:r>
          <w:proofErr w:type="spellEnd"/>
          <w:r>
            <w:t xml:space="preserve"> in </w:t>
          </w:r>
          <w:proofErr w:type="spellStart"/>
          <w:r>
            <w:t>statistics</w:t>
          </w:r>
          <w:proofErr w:type="spellEnd"/>
          <w:r>
            <w:t>).</w:t>
          </w:r>
        </w:p>
        <w:p w:rsidR="00740EBD" w:rsidRDefault="00740EBD" w:rsidP="00740EBD">
          <w:pPr>
            <w:pStyle w:val="CitaviBibliographyEntry"/>
          </w:pPr>
          <w:bookmarkStart w:id="31" w:name="_CTVL00121b3be638908411a8a8654165cb33a6d"/>
          <w:bookmarkEnd w:id="30"/>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Kaggle</w:t>
          </w:r>
          <w:proofErr w:type="spellEnd"/>
          <w:r>
            <w:t xml:space="preserve">. Online verfügbar unter </w:t>
          </w:r>
          <w:r>
            <w:lastRenderedPageBreak/>
            <w:t>http://blog.kaggle.com/2016/02/12/winton-stock-market-challenge-winners-interview-3rd-place-mendrika-ramarlina/.</w:t>
          </w:r>
        </w:p>
        <w:p w:rsidR="00740EBD" w:rsidRDefault="00740EBD" w:rsidP="00740EBD">
          <w:pPr>
            <w:pStyle w:val="CitaviBibliographyEntry"/>
          </w:pPr>
          <w:bookmarkStart w:id="32" w:name="_CTVL001912f54ca7f93463982e4bc780c40fcd8"/>
          <w:bookmarkEnd w:id="31"/>
          <w:proofErr w:type="spellStart"/>
          <w:r>
            <w:t>Kaggle</w:t>
          </w:r>
          <w:proofErr w:type="spellEnd"/>
          <w:r>
            <w:t xml:space="preserve"> Team (</w:t>
          </w:r>
          <w:proofErr w:type="spellStart"/>
          <w:r>
            <w:t>Hg</w:t>
          </w:r>
          <w:proofErr w:type="spellEnd"/>
          <w:r>
            <w:t xml:space="preserve">.)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Online verfügbar unter http://blog.kaggle.com/2017/05/25/two-sigma-financial-modeling-challenge-winners-interview-2nd-place-nima-shahbazi-chahhou-mohamed/.</w:t>
          </w:r>
        </w:p>
        <w:p w:rsidR="00740EBD" w:rsidRDefault="00740EBD" w:rsidP="00740EBD">
          <w:pPr>
            <w:pStyle w:val="CitaviBibliographyEntry"/>
          </w:pPr>
          <w:bookmarkStart w:id="33" w:name="_CTVL0011100d2c508e347ceb7aff47246915b72"/>
          <w:bookmarkEnd w:id="32"/>
          <w:proofErr w:type="spellStart"/>
          <w:r>
            <w:t>Kaggle</w:t>
          </w:r>
          <w:proofErr w:type="spellEnd"/>
          <w:r>
            <w:t xml:space="preserve"> Team (</w:t>
          </w:r>
          <w:proofErr w:type="spellStart"/>
          <w:r>
            <w:t>Hg</w:t>
          </w:r>
          <w:proofErr w:type="spellEnd"/>
          <w:r>
            <w:t xml:space="preserve">.)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Online verfügbar unter http://blog.kaggle.com/2017/05/11/two-sigma-financial-modeling-code-competition-5th-place-winners-interview-team-best-fitting-bestfitting-zero-circlecircle/.</w:t>
          </w:r>
        </w:p>
        <w:p w:rsidR="00740EBD" w:rsidRDefault="00740EBD" w:rsidP="00740EBD">
          <w:pPr>
            <w:pStyle w:val="CitaviBibliographyEntry"/>
          </w:pPr>
          <w:bookmarkStart w:id="34" w:name="_CTVL001cbdb971972bd4f6581cddf23d50f51fe"/>
          <w:bookmarkEnd w:id="33"/>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34"/>
          <w:r w:rsidRPr="00740EBD">
            <w:rPr>
              <w:i/>
            </w:rPr>
            <w:t xml:space="preserve">Journal </w:t>
          </w:r>
          <w:proofErr w:type="spellStart"/>
          <w:r w:rsidRPr="00740EBD">
            <w:rPr>
              <w:i/>
            </w:rPr>
            <w:t>of</w:t>
          </w:r>
          <w:proofErr w:type="spellEnd"/>
          <w:r w:rsidRPr="00740EBD">
            <w:rPr>
              <w:i/>
            </w:rPr>
            <w:t xml:space="preserve"> Systems Integration </w:t>
          </w:r>
          <w:r w:rsidRPr="00740EBD">
            <w:t>5 (1), S. 42–51. Online verfügbar unter http://si-journal.org/index.php/JSI/article/viewFile/178/255, zuletzt geprüft am 09.08.2018.</w:t>
          </w:r>
        </w:p>
        <w:p w:rsidR="00740EBD" w:rsidRDefault="00740EBD" w:rsidP="00740EBD">
          <w:pPr>
            <w:pStyle w:val="CitaviBibliographyEntry"/>
          </w:pPr>
          <w:bookmarkStart w:id="35" w:name="_CTVL0012a82749876ea4f6e9382b6b398964fd7"/>
          <w:proofErr w:type="spellStart"/>
          <w:r>
            <w:t>Kakushadze</w:t>
          </w:r>
          <w:proofErr w:type="spellEnd"/>
          <w:r>
            <w:t xml:space="preserve">, </w:t>
          </w:r>
          <w:proofErr w:type="spellStart"/>
          <w:r>
            <w:t>Zura</w:t>
          </w:r>
          <w:proofErr w:type="spellEnd"/>
          <w:r>
            <w:t xml:space="preserve"> (2016): 101 </w:t>
          </w:r>
          <w:proofErr w:type="spellStart"/>
          <w:r>
            <w:t>Formulaic</w:t>
          </w:r>
          <w:proofErr w:type="spellEnd"/>
          <w:r>
            <w:t xml:space="preserve"> Alphas. Online verfügbar unter http://arxiv.org/pdf/1601.00991v3.</w:t>
          </w:r>
        </w:p>
        <w:p w:rsidR="00740EBD" w:rsidRDefault="00740EBD" w:rsidP="00740EBD">
          <w:pPr>
            <w:pStyle w:val="CitaviBibliographyEntry"/>
          </w:pPr>
          <w:bookmarkStart w:id="36" w:name="_CTVL001952f7d6e116a4cf9a3e9fe6f1b41aee2"/>
          <w:bookmarkEnd w:id="35"/>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p>
        <w:p w:rsidR="00740EBD" w:rsidRDefault="00740EBD" w:rsidP="00740EBD">
          <w:pPr>
            <w:pStyle w:val="CitaviBibliographyEntry"/>
          </w:pPr>
          <w:bookmarkStart w:id="37" w:name="_CTVL00163c08bc7798341f086ec303f927fcfe5"/>
          <w:bookmarkEnd w:id="36"/>
          <w:r>
            <w:t xml:space="preserve">Sarkar, </w:t>
          </w:r>
          <w:proofErr w:type="spellStart"/>
          <w:r>
            <w:t>Dipanjan</w:t>
          </w:r>
          <w:proofErr w:type="spellEnd"/>
          <w:r>
            <w:t xml:space="preserve">; Bali, </w:t>
          </w:r>
          <w:proofErr w:type="spellStart"/>
          <w:r>
            <w:t>Raghav</w:t>
          </w:r>
          <w:proofErr w:type="spellEnd"/>
          <w:r>
            <w:t xml:space="preserve">; Sharma, </w:t>
          </w:r>
          <w:proofErr w:type="spellStart"/>
          <w:r>
            <w:t>Tushar</w:t>
          </w:r>
          <w:proofErr w:type="spellEnd"/>
          <w:r>
            <w:t xml:space="preserve"> (2018): Feature Engineering and </w:t>
          </w:r>
          <w:proofErr w:type="spellStart"/>
          <w:r>
            <w:t>Selection</w:t>
          </w:r>
          <w:proofErr w:type="spellEnd"/>
          <w:r>
            <w:t xml:space="preserve">. In: </w:t>
          </w:r>
          <w:proofErr w:type="spellStart"/>
          <w:r>
            <w:t>Dipanjan</w:t>
          </w:r>
          <w:proofErr w:type="spellEnd"/>
          <w:r>
            <w:t xml:space="preserve"> Sarkar, </w:t>
          </w:r>
          <w:proofErr w:type="spellStart"/>
          <w:r>
            <w:t>Raghav</w:t>
          </w:r>
          <w:proofErr w:type="spellEnd"/>
          <w:r>
            <w:t xml:space="preserve"> Bali und </w:t>
          </w:r>
          <w:proofErr w:type="spellStart"/>
          <w:r>
            <w:t>Tushar</w:t>
          </w:r>
          <w:proofErr w:type="spellEnd"/>
          <w:r>
            <w:t xml:space="preserve"> Sharma (</w:t>
          </w:r>
          <w:proofErr w:type="spellStart"/>
          <w:r>
            <w:t>Hg</w:t>
          </w:r>
          <w:proofErr w:type="spellEnd"/>
          <w:r>
            <w:t xml:space="preserve">.): </w:t>
          </w:r>
          <w:proofErr w:type="spellStart"/>
          <w:r>
            <w:t>Practical</w:t>
          </w:r>
          <w:proofErr w:type="spellEnd"/>
          <w:r>
            <w:t xml:space="preserve"> </w:t>
          </w:r>
          <w:proofErr w:type="spellStart"/>
          <w:r>
            <w:t>Machine</w:t>
          </w:r>
          <w:proofErr w:type="spellEnd"/>
          <w:r>
            <w:t xml:space="preserve"> Learning </w:t>
          </w:r>
          <w:proofErr w:type="spellStart"/>
          <w:r>
            <w:t>with</w:t>
          </w:r>
          <w:proofErr w:type="spellEnd"/>
          <w:r>
            <w:t xml:space="preserve"> Python. Berkeley, CA: </w:t>
          </w:r>
          <w:proofErr w:type="spellStart"/>
          <w:r>
            <w:t>Apress</w:t>
          </w:r>
          <w:proofErr w:type="spellEnd"/>
          <w:r>
            <w:t>, S. 177–253.</w:t>
          </w:r>
        </w:p>
        <w:p w:rsidR="00740EBD" w:rsidRDefault="00740EBD" w:rsidP="00740EBD">
          <w:pPr>
            <w:pStyle w:val="CitaviBibliographyEntry"/>
          </w:pPr>
          <w:bookmarkStart w:id="38" w:name="_CTVL001dfc5199abb554e0eaf0f38619a0db8f6"/>
          <w:bookmarkEnd w:id="37"/>
          <w:r>
            <w:t xml:space="preserve">Schmid, Friedrich; </w:t>
          </w:r>
          <w:proofErr w:type="spellStart"/>
          <w:r>
            <w:t>Trede</w:t>
          </w:r>
          <w:proofErr w:type="spellEnd"/>
          <w:r>
            <w:t>, Mark (2006): Finanzmarktstatistik. Berlin, Heidelberg: Springer-Verlag Berlin Heidelberg. Online verfügbar unter http://dx.doi.org/10.1007/3-540-29795-2.</w:t>
          </w:r>
        </w:p>
        <w:p w:rsidR="00740EBD" w:rsidRDefault="00740EBD" w:rsidP="00740EBD">
          <w:pPr>
            <w:pStyle w:val="CitaviBibliographyEntry"/>
          </w:pPr>
          <w:bookmarkStart w:id="39" w:name="_CTVL001793a3818f6ef46019d56f68f23443e95"/>
          <w:bookmarkEnd w:id="38"/>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Online verfügbar unter http://scikit-learn.org/stable/modules/cross_validation.html#cross-validation-iterators-for-grouped-data.</w:t>
          </w:r>
        </w:p>
        <w:p w:rsidR="00740EBD" w:rsidRDefault="00740EBD" w:rsidP="00740EBD">
          <w:pPr>
            <w:pStyle w:val="CitaviBibliographyEntry"/>
          </w:pPr>
          <w:bookmarkStart w:id="40" w:name="_CTVL0011a66254dcb7a4cd88a84ce4f595e5f19"/>
          <w:bookmarkEnd w:id="39"/>
          <w:proofErr w:type="spellStart"/>
          <w:r>
            <w:t>Swamynathan</w:t>
          </w:r>
          <w:proofErr w:type="spellEnd"/>
          <w:r>
            <w:t xml:space="preserve">, </w:t>
          </w:r>
          <w:proofErr w:type="spellStart"/>
          <w:r>
            <w:t>Manohar</w:t>
          </w:r>
          <w:proofErr w:type="spellEnd"/>
          <w:r>
            <w:t xml:space="preserve"> (2017): Mastering </w:t>
          </w:r>
          <w:proofErr w:type="spellStart"/>
          <w:r>
            <w:t>Machine</w:t>
          </w:r>
          <w:proofErr w:type="spellEnd"/>
          <w:r>
            <w:t xml:space="preserve"> Learning </w:t>
          </w:r>
          <w:proofErr w:type="spellStart"/>
          <w:r>
            <w:t>with</w:t>
          </w:r>
          <w:proofErr w:type="spellEnd"/>
          <w:r>
            <w:t xml:space="preserve"> Python in Six </w:t>
          </w:r>
          <w:proofErr w:type="spellStart"/>
          <w:r>
            <w:t>Steps</w:t>
          </w:r>
          <w:proofErr w:type="spellEnd"/>
          <w:r>
            <w:t xml:space="preserve">. A </w:t>
          </w:r>
          <w:proofErr w:type="spellStart"/>
          <w:r>
            <w:t>Practical</w:t>
          </w:r>
          <w:proofErr w:type="spellEnd"/>
          <w:r>
            <w:t xml:space="preserve"> Implementation Guide </w:t>
          </w:r>
          <w:proofErr w:type="spellStart"/>
          <w:r>
            <w:t>to</w:t>
          </w:r>
          <w:proofErr w:type="spellEnd"/>
          <w:r>
            <w:t xml:space="preserve"> </w:t>
          </w:r>
          <w:proofErr w:type="spellStart"/>
          <w:r>
            <w:t>Predictive</w:t>
          </w:r>
          <w:proofErr w:type="spellEnd"/>
          <w:r>
            <w:t xml:space="preserve"> Data Analytics </w:t>
          </w:r>
          <w:proofErr w:type="spellStart"/>
          <w:r>
            <w:t>Using</w:t>
          </w:r>
          <w:proofErr w:type="spellEnd"/>
          <w:r>
            <w:t xml:space="preserve"> Python. Berkeley, CA: </w:t>
          </w:r>
          <w:proofErr w:type="spellStart"/>
          <w:r>
            <w:t>Apress</w:t>
          </w:r>
          <w:proofErr w:type="spellEnd"/>
          <w:r>
            <w:t>; Imprint.</w:t>
          </w:r>
        </w:p>
        <w:p w:rsidR="00DF713F" w:rsidRDefault="00740EBD" w:rsidP="00740EBD">
          <w:pPr>
            <w:pStyle w:val="CitaviBibliographyEntry"/>
          </w:pPr>
          <w:bookmarkStart w:id="41" w:name="_CTVL0013400a01f211c48e1b4cc23841567d90a"/>
          <w:bookmarkEnd w:id="40"/>
          <w:r>
            <w:t>The Winton Stock Market Challenge. Solution Sharing (2016). Online verfügbar unter https://www.kaggle.com/c/the-winton-stock-market-challenge/discussion/18584.</w:t>
          </w:r>
          <w:bookmarkEnd w:id="41"/>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3BE5" w:rsidRDefault="00AA3BE5" w:rsidP="00185ED2">
      <w:pPr>
        <w:spacing w:after="0" w:line="240" w:lineRule="auto"/>
      </w:pPr>
      <w:r>
        <w:separator/>
      </w:r>
    </w:p>
  </w:endnote>
  <w:endnote w:type="continuationSeparator" w:id="0">
    <w:p w:rsidR="00AA3BE5" w:rsidRDefault="00AA3BE5"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3BE5" w:rsidRDefault="00AA3BE5" w:rsidP="00185ED2">
      <w:pPr>
        <w:spacing w:after="0" w:line="240" w:lineRule="auto"/>
      </w:pPr>
      <w:r>
        <w:separator/>
      </w:r>
    </w:p>
  </w:footnote>
  <w:footnote w:type="continuationSeparator" w:id="0">
    <w:p w:rsidR="00AA3BE5" w:rsidRDefault="00AA3BE5"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241F9"/>
    <w:rsid w:val="000313D8"/>
    <w:rsid w:val="00034B07"/>
    <w:rsid w:val="00055732"/>
    <w:rsid w:val="00065881"/>
    <w:rsid w:val="00070026"/>
    <w:rsid w:val="00072B7B"/>
    <w:rsid w:val="000862F2"/>
    <w:rsid w:val="00096C5C"/>
    <w:rsid w:val="000A0262"/>
    <w:rsid w:val="000A0513"/>
    <w:rsid w:val="000B45B3"/>
    <w:rsid w:val="000B5B77"/>
    <w:rsid w:val="000B6FC0"/>
    <w:rsid w:val="000D1384"/>
    <w:rsid w:val="000E2163"/>
    <w:rsid w:val="000E5626"/>
    <w:rsid w:val="000E5F8E"/>
    <w:rsid w:val="00102DC4"/>
    <w:rsid w:val="00110D71"/>
    <w:rsid w:val="00114AB7"/>
    <w:rsid w:val="00116731"/>
    <w:rsid w:val="00122A2F"/>
    <w:rsid w:val="00125DC9"/>
    <w:rsid w:val="00132AF4"/>
    <w:rsid w:val="00141135"/>
    <w:rsid w:val="00157466"/>
    <w:rsid w:val="00162953"/>
    <w:rsid w:val="00181E8C"/>
    <w:rsid w:val="0018550C"/>
    <w:rsid w:val="00185ED2"/>
    <w:rsid w:val="00193DF7"/>
    <w:rsid w:val="001B2FB4"/>
    <w:rsid w:val="001D1873"/>
    <w:rsid w:val="001F0F96"/>
    <w:rsid w:val="001F275D"/>
    <w:rsid w:val="001F4585"/>
    <w:rsid w:val="002013D7"/>
    <w:rsid w:val="00201820"/>
    <w:rsid w:val="00201B89"/>
    <w:rsid w:val="00203BC1"/>
    <w:rsid w:val="00210AE8"/>
    <w:rsid w:val="00227A29"/>
    <w:rsid w:val="0025446B"/>
    <w:rsid w:val="00260AA4"/>
    <w:rsid w:val="00272D38"/>
    <w:rsid w:val="002933E1"/>
    <w:rsid w:val="002B3912"/>
    <w:rsid w:val="002B4572"/>
    <w:rsid w:val="002C21CF"/>
    <w:rsid w:val="002D5FED"/>
    <w:rsid w:val="002D74D6"/>
    <w:rsid w:val="002E095C"/>
    <w:rsid w:val="002E0D4E"/>
    <w:rsid w:val="002E4AD8"/>
    <w:rsid w:val="002E4D15"/>
    <w:rsid w:val="002E4F6B"/>
    <w:rsid w:val="002E7AF7"/>
    <w:rsid w:val="0030376A"/>
    <w:rsid w:val="00305051"/>
    <w:rsid w:val="0033156F"/>
    <w:rsid w:val="00333DE3"/>
    <w:rsid w:val="003413C6"/>
    <w:rsid w:val="00344170"/>
    <w:rsid w:val="003537DC"/>
    <w:rsid w:val="00360C9E"/>
    <w:rsid w:val="0036376D"/>
    <w:rsid w:val="00374472"/>
    <w:rsid w:val="00380AE7"/>
    <w:rsid w:val="00381AAD"/>
    <w:rsid w:val="00386D79"/>
    <w:rsid w:val="003A40D0"/>
    <w:rsid w:val="003C1CED"/>
    <w:rsid w:val="003C731C"/>
    <w:rsid w:val="003D1431"/>
    <w:rsid w:val="003D195B"/>
    <w:rsid w:val="003E221F"/>
    <w:rsid w:val="003F26C7"/>
    <w:rsid w:val="003F505E"/>
    <w:rsid w:val="003F5D2B"/>
    <w:rsid w:val="003F60EC"/>
    <w:rsid w:val="00401F08"/>
    <w:rsid w:val="00443E9B"/>
    <w:rsid w:val="00454EDD"/>
    <w:rsid w:val="00464EA2"/>
    <w:rsid w:val="00473743"/>
    <w:rsid w:val="00475B42"/>
    <w:rsid w:val="00490202"/>
    <w:rsid w:val="00491C7B"/>
    <w:rsid w:val="0049648C"/>
    <w:rsid w:val="004A59E0"/>
    <w:rsid w:val="004B7ED9"/>
    <w:rsid w:val="004E4EF3"/>
    <w:rsid w:val="004F7A51"/>
    <w:rsid w:val="005030B7"/>
    <w:rsid w:val="00515F40"/>
    <w:rsid w:val="005412FE"/>
    <w:rsid w:val="00554E05"/>
    <w:rsid w:val="00557047"/>
    <w:rsid w:val="005578F8"/>
    <w:rsid w:val="0055795C"/>
    <w:rsid w:val="00565395"/>
    <w:rsid w:val="0057648E"/>
    <w:rsid w:val="00590558"/>
    <w:rsid w:val="00592280"/>
    <w:rsid w:val="00597365"/>
    <w:rsid w:val="005A5ADE"/>
    <w:rsid w:val="005A5D72"/>
    <w:rsid w:val="005B7CE8"/>
    <w:rsid w:val="005D0BEC"/>
    <w:rsid w:val="005D15B6"/>
    <w:rsid w:val="005D210A"/>
    <w:rsid w:val="005E3094"/>
    <w:rsid w:val="005E5C52"/>
    <w:rsid w:val="005F3496"/>
    <w:rsid w:val="0060608D"/>
    <w:rsid w:val="006171F5"/>
    <w:rsid w:val="006473CB"/>
    <w:rsid w:val="00653C3C"/>
    <w:rsid w:val="00660EC7"/>
    <w:rsid w:val="00662733"/>
    <w:rsid w:val="0067775F"/>
    <w:rsid w:val="00683CB6"/>
    <w:rsid w:val="00686E14"/>
    <w:rsid w:val="00692CE6"/>
    <w:rsid w:val="006D0994"/>
    <w:rsid w:val="006D57DD"/>
    <w:rsid w:val="006F713C"/>
    <w:rsid w:val="00706931"/>
    <w:rsid w:val="007112A8"/>
    <w:rsid w:val="00713108"/>
    <w:rsid w:val="00721D83"/>
    <w:rsid w:val="00725E6A"/>
    <w:rsid w:val="007263CE"/>
    <w:rsid w:val="00732178"/>
    <w:rsid w:val="00740EBD"/>
    <w:rsid w:val="00743E38"/>
    <w:rsid w:val="00756FA9"/>
    <w:rsid w:val="00774B16"/>
    <w:rsid w:val="00796C58"/>
    <w:rsid w:val="007B206B"/>
    <w:rsid w:val="007D2B16"/>
    <w:rsid w:val="007D2E46"/>
    <w:rsid w:val="007D70BD"/>
    <w:rsid w:val="007E48E3"/>
    <w:rsid w:val="00802FEE"/>
    <w:rsid w:val="00804BBD"/>
    <w:rsid w:val="008120A1"/>
    <w:rsid w:val="00817F3E"/>
    <w:rsid w:val="008411D4"/>
    <w:rsid w:val="00842BF6"/>
    <w:rsid w:val="008525D8"/>
    <w:rsid w:val="00874D98"/>
    <w:rsid w:val="008813B4"/>
    <w:rsid w:val="00882D7C"/>
    <w:rsid w:val="0088567F"/>
    <w:rsid w:val="00887621"/>
    <w:rsid w:val="00895AA0"/>
    <w:rsid w:val="00896B75"/>
    <w:rsid w:val="008A2D3B"/>
    <w:rsid w:val="008D01FA"/>
    <w:rsid w:val="008D26FA"/>
    <w:rsid w:val="008F349A"/>
    <w:rsid w:val="008F408A"/>
    <w:rsid w:val="008F7D23"/>
    <w:rsid w:val="00976BA3"/>
    <w:rsid w:val="0098183D"/>
    <w:rsid w:val="00994A70"/>
    <w:rsid w:val="009A1B72"/>
    <w:rsid w:val="009B0F25"/>
    <w:rsid w:val="009C15A3"/>
    <w:rsid w:val="009C3C61"/>
    <w:rsid w:val="009D020C"/>
    <w:rsid w:val="009E7FF7"/>
    <w:rsid w:val="009F1EFA"/>
    <w:rsid w:val="009F2306"/>
    <w:rsid w:val="00A36749"/>
    <w:rsid w:val="00A434E4"/>
    <w:rsid w:val="00A44DD3"/>
    <w:rsid w:val="00A44FE1"/>
    <w:rsid w:val="00A45E01"/>
    <w:rsid w:val="00A55CA7"/>
    <w:rsid w:val="00A803FA"/>
    <w:rsid w:val="00AA3BE5"/>
    <w:rsid w:val="00AA4325"/>
    <w:rsid w:val="00AC304B"/>
    <w:rsid w:val="00B138CE"/>
    <w:rsid w:val="00B16C2F"/>
    <w:rsid w:val="00B2789C"/>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C00B09"/>
    <w:rsid w:val="00C10ADD"/>
    <w:rsid w:val="00C12C57"/>
    <w:rsid w:val="00C14677"/>
    <w:rsid w:val="00C35391"/>
    <w:rsid w:val="00C520C1"/>
    <w:rsid w:val="00C635BB"/>
    <w:rsid w:val="00C706AA"/>
    <w:rsid w:val="00C7284A"/>
    <w:rsid w:val="00C7554E"/>
    <w:rsid w:val="00C845F1"/>
    <w:rsid w:val="00C85530"/>
    <w:rsid w:val="00C8761A"/>
    <w:rsid w:val="00C94793"/>
    <w:rsid w:val="00CA276A"/>
    <w:rsid w:val="00CA7AED"/>
    <w:rsid w:val="00CC3557"/>
    <w:rsid w:val="00CD3ECC"/>
    <w:rsid w:val="00CE2111"/>
    <w:rsid w:val="00D156C4"/>
    <w:rsid w:val="00D34292"/>
    <w:rsid w:val="00D345FB"/>
    <w:rsid w:val="00D46891"/>
    <w:rsid w:val="00D47B38"/>
    <w:rsid w:val="00D514D3"/>
    <w:rsid w:val="00D56E44"/>
    <w:rsid w:val="00D63164"/>
    <w:rsid w:val="00D75A3B"/>
    <w:rsid w:val="00D75DBA"/>
    <w:rsid w:val="00D863E6"/>
    <w:rsid w:val="00DB440A"/>
    <w:rsid w:val="00DB530B"/>
    <w:rsid w:val="00DB5466"/>
    <w:rsid w:val="00DC6B76"/>
    <w:rsid w:val="00DD0B75"/>
    <w:rsid w:val="00DD38E7"/>
    <w:rsid w:val="00DD63DD"/>
    <w:rsid w:val="00DF713F"/>
    <w:rsid w:val="00E11DD0"/>
    <w:rsid w:val="00E21109"/>
    <w:rsid w:val="00E251CB"/>
    <w:rsid w:val="00E25AFB"/>
    <w:rsid w:val="00E25F9D"/>
    <w:rsid w:val="00E30E76"/>
    <w:rsid w:val="00E4245D"/>
    <w:rsid w:val="00E45BCB"/>
    <w:rsid w:val="00E52A4C"/>
    <w:rsid w:val="00E739CC"/>
    <w:rsid w:val="00E75420"/>
    <w:rsid w:val="00E97B5F"/>
    <w:rsid w:val="00EA521B"/>
    <w:rsid w:val="00EE0147"/>
    <w:rsid w:val="00EE270D"/>
    <w:rsid w:val="00EF641D"/>
    <w:rsid w:val="00F04E6B"/>
    <w:rsid w:val="00F32019"/>
    <w:rsid w:val="00F4050E"/>
    <w:rsid w:val="00F610A9"/>
    <w:rsid w:val="00F721F6"/>
    <w:rsid w:val="00F80CCB"/>
    <w:rsid w:val="00FB04AD"/>
    <w:rsid w:val="00FB42E8"/>
    <w:rsid w:val="00FC142C"/>
    <w:rsid w:val="00FC1BAC"/>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39A18"/>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6C98B-5B35-4C81-ADB3-762CB78B5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3478</Words>
  <Characters>147913</Characters>
  <Application>Microsoft Office Word</Application>
  <DocSecurity>0</DocSecurity>
  <Lines>1232</Lines>
  <Paragraphs>3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49</cp:revision>
  <dcterms:created xsi:type="dcterms:W3CDTF">2018-07-31T09:12:00Z</dcterms:created>
  <dcterms:modified xsi:type="dcterms:W3CDTF">2018-08-1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